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2B804948" w14:textId="77777777" w:rsidR="00BE44C5" w:rsidRDefault="00BE44C5" w:rsidP="00BE44C5">
      <w:pPr>
        <w:jc w:val="both"/>
        <w:rPr>
          <w:sz w:val="52"/>
          <w:szCs w:val="52"/>
        </w:rPr>
      </w:pPr>
    </w:p>
    <w:p w14:paraId="4770B3BE" w14:textId="53441B04" w:rsidR="00081746" w:rsidRDefault="00081746" w:rsidP="00BC32BC">
      <w:pPr>
        <w:jc w:val="both"/>
        <w:rPr>
          <w:sz w:val="52"/>
          <w:szCs w:val="52"/>
        </w:rPr>
      </w:pPr>
    </w:p>
    <w:p w14:paraId="2ADB0DF0" w14:textId="390F40C3" w:rsidR="0062287A" w:rsidRPr="0062287A" w:rsidRDefault="0062287A" w:rsidP="009D7694">
      <w:pPr>
        <w:jc w:val="center"/>
        <w:rPr>
          <w:sz w:val="52"/>
          <w:szCs w:val="52"/>
        </w:rPr>
      </w:pPr>
      <w:r w:rsidRPr="0062287A">
        <w:rPr>
          <w:sz w:val="52"/>
          <w:szCs w:val="52"/>
        </w:rPr>
        <w:t>Graduation Work Title</w:t>
      </w:r>
    </w:p>
    <w:p w14:paraId="18E341A9" w14:textId="5B8FA75B"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146C160E" w:rsidR="00081746" w:rsidRDefault="008F0EEB" w:rsidP="00BC32BC">
      <w:pPr>
        <w:spacing w:line="240" w:lineRule="auto"/>
        <w:jc w:val="both"/>
      </w:pPr>
      <w:r>
        <w:t xml:space="preserve">Coach: </w:t>
      </w:r>
      <w:r w:rsidR="0028582D">
        <w:t>Geeroms Kasper</w:t>
      </w:r>
    </w:p>
    <w:p w14:paraId="617C20A3" w14:textId="7777777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38ACD2DE" w:rsidR="008F0EEB" w:rsidRDefault="008F0EEB" w:rsidP="009D7694">
      <w:pPr>
        <w:spacing w:line="240" w:lineRule="auto"/>
        <w:jc w:val="right"/>
      </w:pPr>
      <w:r>
        <w:t>Digital Arts and Entertainment</w:t>
      </w:r>
    </w:p>
    <w:p w14:paraId="7600F9D3" w14:textId="37DA7031" w:rsidR="008F0EEB" w:rsidRDefault="008F0EEB" w:rsidP="009D7694">
      <w:pPr>
        <w:jc w:val="right"/>
      </w:pPr>
      <w:r>
        <w:t>Howest.be</w:t>
      </w:r>
    </w:p>
    <w:p w14:paraId="24297CC1" w14:textId="520EE7C8" w:rsidR="008F0EEB" w:rsidRDefault="008F0EEB" w:rsidP="00BC32BC">
      <w:pPr>
        <w:jc w:val="both"/>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BC32BC">
      <w:pPr>
        <w:jc w:val="both"/>
      </w:pPr>
    </w:p>
    <w:p w14:paraId="76A463FE" w14:textId="77777777" w:rsidR="002E208F" w:rsidRDefault="002E208F" w:rsidP="00BC32BC">
      <w:pPr>
        <w:jc w:val="both"/>
      </w:pPr>
      <w:r>
        <w:br w:type="page"/>
      </w:r>
    </w:p>
    <w:bookmarkStart w:id="0" w:name="_Toc186709649" w:displacedByCustomXml="next"/>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D42E48">
          <w:pPr>
            <w:pStyle w:val="Content"/>
          </w:pPr>
          <w:r>
            <w:t>Contents</w:t>
          </w:r>
          <w:bookmarkEnd w:id="0"/>
        </w:p>
        <w:p w14:paraId="34094442" w14:textId="3BA3455D" w:rsidR="00D94230" w:rsidRDefault="000D5C84">
          <w:pPr>
            <w:pStyle w:val="TOC1"/>
            <w:tabs>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709649" w:history="1">
            <w:r w:rsidR="00D94230" w:rsidRPr="00931AA9">
              <w:rPr>
                <w:rStyle w:val="Hyperlink"/>
                <w:noProof/>
              </w:rPr>
              <w:t>Contents</w:t>
            </w:r>
            <w:r w:rsidR="00D94230">
              <w:rPr>
                <w:noProof/>
                <w:webHidden/>
              </w:rPr>
              <w:tab/>
            </w:r>
            <w:r w:rsidR="00D94230">
              <w:rPr>
                <w:noProof/>
                <w:webHidden/>
              </w:rPr>
              <w:fldChar w:fldCharType="begin"/>
            </w:r>
            <w:r w:rsidR="00D94230">
              <w:rPr>
                <w:noProof/>
                <w:webHidden/>
              </w:rPr>
              <w:instrText xml:space="preserve"> PAGEREF _Toc186709649 \h </w:instrText>
            </w:r>
            <w:r w:rsidR="00D94230">
              <w:rPr>
                <w:noProof/>
                <w:webHidden/>
              </w:rPr>
            </w:r>
            <w:r w:rsidR="00D94230">
              <w:rPr>
                <w:noProof/>
                <w:webHidden/>
              </w:rPr>
              <w:fldChar w:fldCharType="separate"/>
            </w:r>
            <w:r w:rsidR="00D94230">
              <w:rPr>
                <w:noProof/>
                <w:webHidden/>
              </w:rPr>
              <w:t>1</w:t>
            </w:r>
            <w:r w:rsidR="00D94230">
              <w:rPr>
                <w:noProof/>
                <w:webHidden/>
              </w:rPr>
              <w:fldChar w:fldCharType="end"/>
            </w:r>
          </w:hyperlink>
        </w:p>
        <w:p w14:paraId="628C557E" w14:textId="6B459F0C"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0" w:history="1">
            <w:r w:rsidRPr="00931AA9">
              <w:rPr>
                <w:rStyle w:val="Hyperlink"/>
                <w:noProof/>
              </w:rPr>
              <w:t>1</w:t>
            </w:r>
            <w:r>
              <w:rPr>
                <w:noProof/>
                <w:kern w:val="2"/>
                <w:sz w:val="24"/>
                <w:szCs w:val="24"/>
                <w:lang w:val="en-BE" w:eastAsia="en-BE"/>
                <w14:ligatures w14:val="standardContextual"/>
              </w:rPr>
              <w:tab/>
            </w:r>
            <w:r w:rsidRPr="00931AA9">
              <w:rPr>
                <w:rStyle w:val="Hyperlink"/>
                <w:noProof/>
              </w:rPr>
              <w:t>Abstract &amp; Key words</w:t>
            </w:r>
            <w:r>
              <w:rPr>
                <w:noProof/>
                <w:webHidden/>
              </w:rPr>
              <w:tab/>
            </w:r>
            <w:r>
              <w:rPr>
                <w:noProof/>
                <w:webHidden/>
              </w:rPr>
              <w:fldChar w:fldCharType="begin"/>
            </w:r>
            <w:r>
              <w:rPr>
                <w:noProof/>
                <w:webHidden/>
              </w:rPr>
              <w:instrText xml:space="preserve"> PAGEREF _Toc186709650 \h </w:instrText>
            </w:r>
            <w:r>
              <w:rPr>
                <w:noProof/>
                <w:webHidden/>
              </w:rPr>
            </w:r>
            <w:r>
              <w:rPr>
                <w:noProof/>
                <w:webHidden/>
              </w:rPr>
              <w:fldChar w:fldCharType="separate"/>
            </w:r>
            <w:r>
              <w:rPr>
                <w:noProof/>
                <w:webHidden/>
              </w:rPr>
              <w:t>2</w:t>
            </w:r>
            <w:r>
              <w:rPr>
                <w:noProof/>
                <w:webHidden/>
              </w:rPr>
              <w:fldChar w:fldCharType="end"/>
            </w:r>
          </w:hyperlink>
        </w:p>
        <w:p w14:paraId="3CB8A17C" w14:textId="29D96DD7"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1" w:history="1">
            <w:r w:rsidRPr="00931AA9">
              <w:rPr>
                <w:rStyle w:val="Hyperlink"/>
                <w:noProof/>
              </w:rPr>
              <w:t>2</w:t>
            </w:r>
            <w:r>
              <w:rPr>
                <w:noProof/>
                <w:kern w:val="2"/>
                <w:sz w:val="24"/>
                <w:szCs w:val="24"/>
                <w:lang w:val="en-BE" w:eastAsia="en-BE"/>
                <w14:ligatures w14:val="standardContextual"/>
              </w:rPr>
              <w:tab/>
            </w:r>
            <w:r w:rsidRPr="00931AA9">
              <w:rPr>
                <w:rStyle w:val="Hyperlink"/>
                <w:noProof/>
              </w:rPr>
              <w:t>Preface</w:t>
            </w:r>
            <w:r>
              <w:rPr>
                <w:noProof/>
                <w:webHidden/>
              </w:rPr>
              <w:tab/>
            </w:r>
            <w:r>
              <w:rPr>
                <w:noProof/>
                <w:webHidden/>
              </w:rPr>
              <w:fldChar w:fldCharType="begin"/>
            </w:r>
            <w:r>
              <w:rPr>
                <w:noProof/>
                <w:webHidden/>
              </w:rPr>
              <w:instrText xml:space="preserve"> PAGEREF _Toc186709651 \h </w:instrText>
            </w:r>
            <w:r>
              <w:rPr>
                <w:noProof/>
                <w:webHidden/>
              </w:rPr>
            </w:r>
            <w:r>
              <w:rPr>
                <w:noProof/>
                <w:webHidden/>
              </w:rPr>
              <w:fldChar w:fldCharType="separate"/>
            </w:r>
            <w:r>
              <w:rPr>
                <w:noProof/>
                <w:webHidden/>
              </w:rPr>
              <w:t>3</w:t>
            </w:r>
            <w:r>
              <w:rPr>
                <w:noProof/>
                <w:webHidden/>
              </w:rPr>
              <w:fldChar w:fldCharType="end"/>
            </w:r>
          </w:hyperlink>
        </w:p>
        <w:p w14:paraId="1217DC4E" w14:textId="0C666EFE"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2" w:history="1">
            <w:r w:rsidRPr="00931AA9">
              <w:rPr>
                <w:rStyle w:val="Hyperlink"/>
                <w:noProof/>
              </w:rPr>
              <w:t>3</w:t>
            </w:r>
            <w:r>
              <w:rPr>
                <w:noProof/>
                <w:kern w:val="2"/>
                <w:sz w:val="24"/>
                <w:szCs w:val="24"/>
                <w:lang w:val="en-BE" w:eastAsia="en-BE"/>
                <w14:ligatures w14:val="standardContextual"/>
              </w:rPr>
              <w:tab/>
            </w:r>
            <w:r w:rsidRPr="00931AA9">
              <w:rPr>
                <w:rStyle w:val="Hyperlink"/>
                <w:noProof/>
              </w:rPr>
              <w:t>List of Figures</w:t>
            </w:r>
            <w:r>
              <w:rPr>
                <w:noProof/>
                <w:webHidden/>
              </w:rPr>
              <w:tab/>
            </w:r>
            <w:r>
              <w:rPr>
                <w:noProof/>
                <w:webHidden/>
              </w:rPr>
              <w:fldChar w:fldCharType="begin"/>
            </w:r>
            <w:r>
              <w:rPr>
                <w:noProof/>
                <w:webHidden/>
              </w:rPr>
              <w:instrText xml:space="preserve"> PAGEREF _Toc186709652 \h </w:instrText>
            </w:r>
            <w:r>
              <w:rPr>
                <w:noProof/>
                <w:webHidden/>
              </w:rPr>
            </w:r>
            <w:r>
              <w:rPr>
                <w:noProof/>
                <w:webHidden/>
              </w:rPr>
              <w:fldChar w:fldCharType="separate"/>
            </w:r>
            <w:r>
              <w:rPr>
                <w:noProof/>
                <w:webHidden/>
              </w:rPr>
              <w:t>4</w:t>
            </w:r>
            <w:r>
              <w:rPr>
                <w:noProof/>
                <w:webHidden/>
              </w:rPr>
              <w:fldChar w:fldCharType="end"/>
            </w:r>
          </w:hyperlink>
        </w:p>
        <w:p w14:paraId="386B500A" w14:textId="33C7F036"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3" w:history="1">
            <w:r w:rsidRPr="00931AA9">
              <w:rPr>
                <w:rStyle w:val="Hyperlink"/>
                <w:noProof/>
              </w:rPr>
              <w:t>4</w:t>
            </w:r>
            <w:r>
              <w:rPr>
                <w:noProof/>
                <w:kern w:val="2"/>
                <w:sz w:val="24"/>
                <w:szCs w:val="24"/>
                <w:lang w:val="en-BE" w:eastAsia="en-BE"/>
                <w14:ligatures w14:val="standardContextual"/>
              </w:rPr>
              <w:tab/>
            </w:r>
            <w:r w:rsidRPr="00931AA9">
              <w:rPr>
                <w:rStyle w:val="Hyperlink"/>
                <w:noProof/>
              </w:rPr>
              <w:t>Introduction</w:t>
            </w:r>
            <w:r>
              <w:rPr>
                <w:noProof/>
                <w:webHidden/>
              </w:rPr>
              <w:tab/>
            </w:r>
            <w:r>
              <w:rPr>
                <w:noProof/>
                <w:webHidden/>
              </w:rPr>
              <w:fldChar w:fldCharType="begin"/>
            </w:r>
            <w:r>
              <w:rPr>
                <w:noProof/>
                <w:webHidden/>
              </w:rPr>
              <w:instrText xml:space="preserve"> PAGEREF _Toc186709653 \h </w:instrText>
            </w:r>
            <w:r>
              <w:rPr>
                <w:noProof/>
                <w:webHidden/>
              </w:rPr>
            </w:r>
            <w:r>
              <w:rPr>
                <w:noProof/>
                <w:webHidden/>
              </w:rPr>
              <w:fldChar w:fldCharType="separate"/>
            </w:r>
            <w:r>
              <w:rPr>
                <w:noProof/>
                <w:webHidden/>
              </w:rPr>
              <w:t>5</w:t>
            </w:r>
            <w:r>
              <w:rPr>
                <w:noProof/>
                <w:webHidden/>
              </w:rPr>
              <w:fldChar w:fldCharType="end"/>
            </w:r>
          </w:hyperlink>
        </w:p>
        <w:p w14:paraId="07EA4FDA" w14:textId="0B6D535C"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54" w:history="1">
            <w:r w:rsidRPr="00931AA9">
              <w:rPr>
                <w:rStyle w:val="Hyperlink"/>
                <w:noProof/>
              </w:rPr>
              <w:t>5</w:t>
            </w:r>
            <w:r>
              <w:rPr>
                <w:noProof/>
                <w:kern w:val="2"/>
                <w:sz w:val="24"/>
                <w:szCs w:val="24"/>
                <w:lang w:val="en-BE" w:eastAsia="en-BE"/>
                <w14:ligatures w14:val="standardContextual"/>
              </w:rPr>
              <w:tab/>
            </w:r>
            <w:r w:rsidRPr="00931AA9">
              <w:rPr>
                <w:rStyle w:val="Hyperlink"/>
                <w:noProof/>
              </w:rPr>
              <w:t>Literature Study / Theoretical Framework</w:t>
            </w:r>
            <w:r>
              <w:rPr>
                <w:noProof/>
                <w:webHidden/>
              </w:rPr>
              <w:tab/>
            </w:r>
            <w:r>
              <w:rPr>
                <w:noProof/>
                <w:webHidden/>
              </w:rPr>
              <w:fldChar w:fldCharType="begin"/>
            </w:r>
            <w:r>
              <w:rPr>
                <w:noProof/>
                <w:webHidden/>
              </w:rPr>
              <w:instrText xml:space="preserve"> PAGEREF _Toc186709654 \h </w:instrText>
            </w:r>
            <w:r>
              <w:rPr>
                <w:noProof/>
                <w:webHidden/>
              </w:rPr>
            </w:r>
            <w:r>
              <w:rPr>
                <w:noProof/>
                <w:webHidden/>
              </w:rPr>
              <w:fldChar w:fldCharType="separate"/>
            </w:r>
            <w:r>
              <w:rPr>
                <w:noProof/>
                <w:webHidden/>
              </w:rPr>
              <w:t>6</w:t>
            </w:r>
            <w:r>
              <w:rPr>
                <w:noProof/>
                <w:webHidden/>
              </w:rPr>
              <w:fldChar w:fldCharType="end"/>
            </w:r>
          </w:hyperlink>
        </w:p>
        <w:p w14:paraId="430604DC" w14:textId="5866209E" w:rsidR="00D94230" w:rsidRDefault="00D94230">
          <w:pPr>
            <w:pStyle w:val="TOC2"/>
            <w:tabs>
              <w:tab w:val="left" w:pos="960"/>
              <w:tab w:val="right" w:leader="dot" w:pos="9350"/>
            </w:tabs>
            <w:rPr>
              <w:noProof/>
              <w:kern w:val="2"/>
              <w:sz w:val="24"/>
              <w:szCs w:val="24"/>
              <w:lang w:val="en-BE" w:eastAsia="en-BE"/>
              <w14:ligatures w14:val="standardContextual"/>
            </w:rPr>
          </w:pPr>
          <w:hyperlink w:anchor="_Toc186709655" w:history="1">
            <w:r w:rsidRPr="00931AA9">
              <w:rPr>
                <w:rStyle w:val="Hyperlink"/>
                <w:noProof/>
              </w:rPr>
              <w:t>5.1</w:t>
            </w:r>
            <w:r>
              <w:rPr>
                <w:noProof/>
                <w:kern w:val="2"/>
                <w:sz w:val="24"/>
                <w:szCs w:val="24"/>
                <w:lang w:val="en-BE" w:eastAsia="en-BE"/>
                <w14:ligatures w14:val="standardContextual"/>
              </w:rPr>
              <w:tab/>
            </w:r>
            <w:r w:rsidRPr="00931AA9">
              <w:rPr>
                <w:rStyle w:val="Hyperlink"/>
                <w:noProof/>
              </w:rPr>
              <w:t>Ray Tracing</w:t>
            </w:r>
            <w:r>
              <w:rPr>
                <w:noProof/>
                <w:webHidden/>
              </w:rPr>
              <w:tab/>
            </w:r>
            <w:r>
              <w:rPr>
                <w:noProof/>
                <w:webHidden/>
              </w:rPr>
              <w:fldChar w:fldCharType="begin"/>
            </w:r>
            <w:r>
              <w:rPr>
                <w:noProof/>
                <w:webHidden/>
              </w:rPr>
              <w:instrText xml:space="preserve"> PAGEREF _Toc186709655 \h </w:instrText>
            </w:r>
            <w:r>
              <w:rPr>
                <w:noProof/>
                <w:webHidden/>
              </w:rPr>
            </w:r>
            <w:r>
              <w:rPr>
                <w:noProof/>
                <w:webHidden/>
              </w:rPr>
              <w:fldChar w:fldCharType="separate"/>
            </w:r>
            <w:r>
              <w:rPr>
                <w:noProof/>
                <w:webHidden/>
              </w:rPr>
              <w:t>6</w:t>
            </w:r>
            <w:r>
              <w:rPr>
                <w:noProof/>
                <w:webHidden/>
              </w:rPr>
              <w:fldChar w:fldCharType="end"/>
            </w:r>
          </w:hyperlink>
        </w:p>
        <w:p w14:paraId="58F53B45" w14:textId="0828CFD5"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6" w:history="1">
            <w:r w:rsidRPr="00931AA9">
              <w:rPr>
                <w:rStyle w:val="Hyperlink"/>
                <w:noProof/>
              </w:rPr>
              <w:t>5.1.1</w:t>
            </w:r>
            <w:r>
              <w:rPr>
                <w:noProof/>
                <w:kern w:val="2"/>
                <w:sz w:val="24"/>
                <w:szCs w:val="24"/>
                <w:lang w:val="en-BE" w:eastAsia="en-BE"/>
                <w14:ligatures w14:val="standardContextual"/>
              </w:rPr>
              <w:tab/>
            </w:r>
            <w:r w:rsidRPr="00931AA9">
              <w:rPr>
                <w:rStyle w:val="Hyperlink"/>
                <w:noProof/>
              </w:rPr>
              <w:t>Fundamentals</w:t>
            </w:r>
            <w:r>
              <w:rPr>
                <w:noProof/>
                <w:webHidden/>
              </w:rPr>
              <w:tab/>
            </w:r>
            <w:r>
              <w:rPr>
                <w:noProof/>
                <w:webHidden/>
              </w:rPr>
              <w:fldChar w:fldCharType="begin"/>
            </w:r>
            <w:r>
              <w:rPr>
                <w:noProof/>
                <w:webHidden/>
              </w:rPr>
              <w:instrText xml:space="preserve"> PAGEREF _Toc186709656 \h </w:instrText>
            </w:r>
            <w:r>
              <w:rPr>
                <w:noProof/>
                <w:webHidden/>
              </w:rPr>
            </w:r>
            <w:r>
              <w:rPr>
                <w:noProof/>
                <w:webHidden/>
              </w:rPr>
              <w:fldChar w:fldCharType="separate"/>
            </w:r>
            <w:r>
              <w:rPr>
                <w:noProof/>
                <w:webHidden/>
              </w:rPr>
              <w:t>6</w:t>
            </w:r>
            <w:r>
              <w:rPr>
                <w:noProof/>
                <w:webHidden/>
              </w:rPr>
              <w:fldChar w:fldCharType="end"/>
            </w:r>
          </w:hyperlink>
        </w:p>
        <w:p w14:paraId="52EFAD9E" w14:textId="0ABDC31A"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7" w:history="1">
            <w:r w:rsidRPr="00931AA9">
              <w:rPr>
                <w:rStyle w:val="Hyperlink"/>
                <w:noProof/>
                <w:lang w:val="en-BE"/>
              </w:rPr>
              <w:t>5.1.2</w:t>
            </w:r>
            <w:r>
              <w:rPr>
                <w:noProof/>
                <w:kern w:val="2"/>
                <w:sz w:val="24"/>
                <w:szCs w:val="24"/>
                <w:lang w:val="en-BE" w:eastAsia="en-BE"/>
                <w14:ligatures w14:val="standardContextual"/>
              </w:rPr>
              <w:tab/>
            </w:r>
            <w:r w:rsidRPr="00931AA9">
              <w:rPr>
                <w:rStyle w:val="Hyperlink"/>
                <w:noProof/>
                <w:lang w:val="en-BE"/>
              </w:rPr>
              <w:t>Acceleration structures</w:t>
            </w:r>
            <w:r>
              <w:rPr>
                <w:noProof/>
                <w:webHidden/>
              </w:rPr>
              <w:tab/>
            </w:r>
            <w:r>
              <w:rPr>
                <w:noProof/>
                <w:webHidden/>
              </w:rPr>
              <w:fldChar w:fldCharType="begin"/>
            </w:r>
            <w:r>
              <w:rPr>
                <w:noProof/>
                <w:webHidden/>
              </w:rPr>
              <w:instrText xml:space="preserve"> PAGEREF _Toc186709657 \h </w:instrText>
            </w:r>
            <w:r>
              <w:rPr>
                <w:noProof/>
                <w:webHidden/>
              </w:rPr>
            </w:r>
            <w:r>
              <w:rPr>
                <w:noProof/>
                <w:webHidden/>
              </w:rPr>
              <w:fldChar w:fldCharType="separate"/>
            </w:r>
            <w:r>
              <w:rPr>
                <w:noProof/>
                <w:webHidden/>
              </w:rPr>
              <w:t>7</w:t>
            </w:r>
            <w:r>
              <w:rPr>
                <w:noProof/>
                <w:webHidden/>
              </w:rPr>
              <w:fldChar w:fldCharType="end"/>
            </w:r>
          </w:hyperlink>
        </w:p>
        <w:p w14:paraId="4FE46149" w14:textId="3C08C773" w:rsidR="00D94230" w:rsidRDefault="00D94230">
          <w:pPr>
            <w:pStyle w:val="TOC2"/>
            <w:tabs>
              <w:tab w:val="left" w:pos="960"/>
              <w:tab w:val="right" w:leader="dot" w:pos="9350"/>
            </w:tabs>
            <w:rPr>
              <w:noProof/>
              <w:kern w:val="2"/>
              <w:sz w:val="24"/>
              <w:szCs w:val="24"/>
              <w:lang w:val="en-BE" w:eastAsia="en-BE"/>
              <w14:ligatures w14:val="standardContextual"/>
            </w:rPr>
          </w:pPr>
          <w:hyperlink w:anchor="_Toc186709658" w:history="1">
            <w:r w:rsidRPr="00931AA9">
              <w:rPr>
                <w:rStyle w:val="Hyperlink"/>
                <w:noProof/>
              </w:rPr>
              <w:t>5.2</w:t>
            </w:r>
            <w:r>
              <w:rPr>
                <w:noProof/>
                <w:kern w:val="2"/>
                <w:sz w:val="24"/>
                <w:szCs w:val="24"/>
                <w:lang w:val="en-BE" w:eastAsia="en-BE"/>
                <w14:ligatures w14:val="standardContextual"/>
              </w:rPr>
              <w:tab/>
            </w:r>
            <w:r w:rsidRPr="00931AA9">
              <w:rPr>
                <w:rStyle w:val="Hyperlink"/>
                <w:noProof/>
              </w:rPr>
              <w:t>sphere tracing (ray marching)</w:t>
            </w:r>
            <w:r>
              <w:rPr>
                <w:noProof/>
                <w:webHidden/>
              </w:rPr>
              <w:tab/>
            </w:r>
            <w:r>
              <w:rPr>
                <w:noProof/>
                <w:webHidden/>
              </w:rPr>
              <w:fldChar w:fldCharType="begin"/>
            </w:r>
            <w:r>
              <w:rPr>
                <w:noProof/>
                <w:webHidden/>
              </w:rPr>
              <w:instrText xml:space="preserve"> PAGEREF _Toc186709658 \h </w:instrText>
            </w:r>
            <w:r>
              <w:rPr>
                <w:noProof/>
                <w:webHidden/>
              </w:rPr>
            </w:r>
            <w:r>
              <w:rPr>
                <w:noProof/>
                <w:webHidden/>
              </w:rPr>
              <w:fldChar w:fldCharType="separate"/>
            </w:r>
            <w:r>
              <w:rPr>
                <w:noProof/>
                <w:webHidden/>
              </w:rPr>
              <w:t>8</w:t>
            </w:r>
            <w:r>
              <w:rPr>
                <w:noProof/>
                <w:webHidden/>
              </w:rPr>
              <w:fldChar w:fldCharType="end"/>
            </w:r>
          </w:hyperlink>
        </w:p>
        <w:p w14:paraId="07751406" w14:textId="6CDA5148"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59" w:history="1">
            <w:r w:rsidRPr="00931AA9">
              <w:rPr>
                <w:rStyle w:val="Hyperlink"/>
                <w:noProof/>
              </w:rPr>
              <w:t>5.2.1</w:t>
            </w:r>
            <w:r>
              <w:rPr>
                <w:noProof/>
                <w:kern w:val="2"/>
                <w:sz w:val="24"/>
                <w:szCs w:val="24"/>
                <w:lang w:val="en-BE" w:eastAsia="en-BE"/>
                <w14:ligatures w14:val="standardContextual"/>
              </w:rPr>
              <w:tab/>
            </w:r>
            <w:r w:rsidRPr="00931AA9">
              <w:rPr>
                <w:rStyle w:val="Hyperlink"/>
                <w:noProof/>
              </w:rPr>
              <w:t>Fundamentals</w:t>
            </w:r>
            <w:r>
              <w:rPr>
                <w:noProof/>
                <w:webHidden/>
              </w:rPr>
              <w:tab/>
            </w:r>
            <w:r>
              <w:rPr>
                <w:noProof/>
                <w:webHidden/>
              </w:rPr>
              <w:fldChar w:fldCharType="begin"/>
            </w:r>
            <w:r>
              <w:rPr>
                <w:noProof/>
                <w:webHidden/>
              </w:rPr>
              <w:instrText xml:space="preserve"> PAGEREF _Toc186709659 \h </w:instrText>
            </w:r>
            <w:r>
              <w:rPr>
                <w:noProof/>
                <w:webHidden/>
              </w:rPr>
            </w:r>
            <w:r>
              <w:rPr>
                <w:noProof/>
                <w:webHidden/>
              </w:rPr>
              <w:fldChar w:fldCharType="separate"/>
            </w:r>
            <w:r>
              <w:rPr>
                <w:noProof/>
                <w:webHidden/>
              </w:rPr>
              <w:t>8</w:t>
            </w:r>
            <w:r>
              <w:rPr>
                <w:noProof/>
                <w:webHidden/>
              </w:rPr>
              <w:fldChar w:fldCharType="end"/>
            </w:r>
          </w:hyperlink>
        </w:p>
        <w:p w14:paraId="318DF03D" w14:textId="4F545F26"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60" w:history="1">
            <w:r w:rsidRPr="00931AA9">
              <w:rPr>
                <w:rStyle w:val="Hyperlink"/>
                <w:noProof/>
              </w:rPr>
              <w:t>5.2.2</w:t>
            </w:r>
            <w:r>
              <w:rPr>
                <w:noProof/>
                <w:kern w:val="2"/>
                <w:sz w:val="24"/>
                <w:szCs w:val="24"/>
                <w:lang w:val="en-BE" w:eastAsia="en-BE"/>
                <w14:ligatures w14:val="standardContextual"/>
              </w:rPr>
              <w:tab/>
            </w:r>
            <w:r w:rsidRPr="00931AA9">
              <w:rPr>
                <w:rStyle w:val="Hyperlink"/>
                <w:noProof/>
              </w:rPr>
              <w:t>Usage</w:t>
            </w:r>
            <w:r>
              <w:rPr>
                <w:noProof/>
                <w:webHidden/>
              </w:rPr>
              <w:tab/>
            </w:r>
            <w:r>
              <w:rPr>
                <w:noProof/>
                <w:webHidden/>
              </w:rPr>
              <w:fldChar w:fldCharType="begin"/>
            </w:r>
            <w:r>
              <w:rPr>
                <w:noProof/>
                <w:webHidden/>
              </w:rPr>
              <w:instrText xml:space="preserve"> PAGEREF _Toc186709660 \h </w:instrText>
            </w:r>
            <w:r>
              <w:rPr>
                <w:noProof/>
                <w:webHidden/>
              </w:rPr>
            </w:r>
            <w:r>
              <w:rPr>
                <w:noProof/>
                <w:webHidden/>
              </w:rPr>
              <w:fldChar w:fldCharType="separate"/>
            </w:r>
            <w:r>
              <w:rPr>
                <w:noProof/>
                <w:webHidden/>
              </w:rPr>
              <w:t>11</w:t>
            </w:r>
            <w:r>
              <w:rPr>
                <w:noProof/>
                <w:webHidden/>
              </w:rPr>
              <w:fldChar w:fldCharType="end"/>
            </w:r>
          </w:hyperlink>
        </w:p>
        <w:p w14:paraId="2D4627A2" w14:textId="0973AF12" w:rsidR="00D94230" w:rsidRDefault="00D94230">
          <w:pPr>
            <w:pStyle w:val="TOC3"/>
            <w:tabs>
              <w:tab w:val="left" w:pos="1200"/>
              <w:tab w:val="right" w:leader="dot" w:pos="9350"/>
            </w:tabs>
            <w:rPr>
              <w:noProof/>
              <w:kern w:val="2"/>
              <w:sz w:val="24"/>
              <w:szCs w:val="24"/>
              <w:lang w:val="en-BE" w:eastAsia="en-BE"/>
              <w14:ligatures w14:val="standardContextual"/>
            </w:rPr>
          </w:pPr>
          <w:hyperlink w:anchor="_Toc186709661" w:history="1">
            <w:r w:rsidRPr="00931AA9">
              <w:rPr>
                <w:rStyle w:val="Hyperlink"/>
                <w:noProof/>
              </w:rPr>
              <w:t>5.2.3</w:t>
            </w:r>
            <w:r>
              <w:rPr>
                <w:noProof/>
                <w:kern w:val="2"/>
                <w:sz w:val="24"/>
                <w:szCs w:val="24"/>
                <w:lang w:val="en-BE" w:eastAsia="en-BE"/>
                <w14:ligatures w14:val="standardContextual"/>
              </w:rPr>
              <w:tab/>
            </w:r>
            <w:r w:rsidRPr="00931AA9">
              <w:rPr>
                <w:rStyle w:val="Hyperlink"/>
                <w:noProof/>
              </w:rPr>
              <w:t>FRAMEWORK’s considered</w:t>
            </w:r>
            <w:r>
              <w:rPr>
                <w:noProof/>
                <w:webHidden/>
              </w:rPr>
              <w:tab/>
            </w:r>
            <w:r>
              <w:rPr>
                <w:noProof/>
                <w:webHidden/>
              </w:rPr>
              <w:fldChar w:fldCharType="begin"/>
            </w:r>
            <w:r>
              <w:rPr>
                <w:noProof/>
                <w:webHidden/>
              </w:rPr>
              <w:instrText xml:space="preserve"> PAGEREF _Toc186709661 \h </w:instrText>
            </w:r>
            <w:r>
              <w:rPr>
                <w:noProof/>
                <w:webHidden/>
              </w:rPr>
            </w:r>
            <w:r>
              <w:rPr>
                <w:noProof/>
                <w:webHidden/>
              </w:rPr>
              <w:fldChar w:fldCharType="separate"/>
            </w:r>
            <w:r>
              <w:rPr>
                <w:noProof/>
                <w:webHidden/>
              </w:rPr>
              <w:t>11</w:t>
            </w:r>
            <w:r>
              <w:rPr>
                <w:noProof/>
                <w:webHidden/>
              </w:rPr>
              <w:fldChar w:fldCharType="end"/>
            </w:r>
          </w:hyperlink>
        </w:p>
        <w:p w14:paraId="776B32A9" w14:textId="49567F22"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2" w:history="1">
            <w:r w:rsidRPr="00931AA9">
              <w:rPr>
                <w:rStyle w:val="Hyperlink"/>
                <w:noProof/>
              </w:rPr>
              <w:t>6</w:t>
            </w:r>
            <w:r>
              <w:rPr>
                <w:noProof/>
                <w:kern w:val="2"/>
                <w:sz w:val="24"/>
                <w:szCs w:val="24"/>
                <w:lang w:val="en-BE" w:eastAsia="en-BE"/>
                <w14:ligatures w14:val="standardContextual"/>
              </w:rPr>
              <w:tab/>
            </w:r>
            <w:r w:rsidRPr="00931AA9">
              <w:rPr>
                <w:rStyle w:val="Hyperlink"/>
                <w:noProof/>
              </w:rPr>
              <w:t>Research</w:t>
            </w:r>
            <w:r>
              <w:rPr>
                <w:noProof/>
                <w:webHidden/>
              </w:rPr>
              <w:tab/>
            </w:r>
            <w:r>
              <w:rPr>
                <w:noProof/>
                <w:webHidden/>
              </w:rPr>
              <w:fldChar w:fldCharType="begin"/>
            </w:r>
            <w:r>
              <w:rPr>
                <w:noProof/>
                <w:webHidden/>
              </w:rPr>
              <w:instrText xml:space="preserve"> PAGEREF _Toc186709662 \h </w:instrText>
            </w:r>
            <w:r>
              <w:rPr>
                <w:noProof/>
                <w:webHidden/>
              </w:rPr>
            </w:r>
            <w:r>
              <w:rPr>
                <w:noProof/>
                <w:webHidden/>
              </w:rPr>
              <w:fldChar w:fldCharType="separate"/>
            </w:r>
            <w:r>
              <w:rPr>
                <w:noProof/>
                <w:webHidden/>
              </w:rPr>
              <w:t>13</w:t>
            </w:r>
            <w:r>
              <w:rPr>
                <w:noProof/>
                <w:webHidden/>
              </w:rPr>
              <w:fldChar w:fldCharType="end"/>
            </w:r>
          </w:hyperlink>
        </w:p>
        <w:p w14:paraId="6683822A" w14:textId="079912DB"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3" w:history="1">
            <w:r w:rsidRPr="00931AA9">
              <w:rPr>
                <w:rStyle w:val="Hyperlink"/>
                <w:noProof/>
              </w:rPr>
              <w:t>7</w:t>
            </w:r>
            <w:r>
              <w:rPr>
                <w:noProof/>
                <w:kern w:val="2"/>
                <w:sz w:val="24"/>
                <w:szCs w:val="24"/>
                <w:lang w:val="en-BE" w:eastAsia="en-BE"/>
                <w14:ligatures w14:val="standardContextual"/>
              </w:rPr>
              <w:tab/>
            </w:r>
            <w:r w:rsidRPr="00931AA9">
              <w:rPr>
                <w:rStyle w:val="Hyperlink"/>
                <w:noProof/>
              </w:rPr>
              <w:t>case study</w:t>
            </w:r>
            <w:r>
              <w:rPr>
                <w:noProof/>
                <w:webHidden/>
              </w:rPr>
              <w:tab/>
            </w:r>
            <w:r>
              <w:rPr>
                <w:noProof/>
                <w:webHidden/>
              </w:rPr>
              <w:fldChar w:fldCharType="begin"/>
            </w:r>
            <w:r>
              <w:rPr>
                <w:noProof/>
                <w:webHidden/>
              </w:rPr>
              <w:instrText xml:space="preserve"> PAGEREF _Toc186709663 \h </w:instrText>
            </w:r>
            <w:r>
              <w:rPr>
                <w:noProof/>
                <w:webHidden/>
              </w:rPr>
            </w:r>
            <w:r>
              <w:rPr>
                <w:noProof/>
                <w:webHidden/>
              </w:rPr>
              <w:fldChar w:fldCharType="separate"/>
            </w:r>
            <w:r>
              <w:rPr>
                <w:noProof/>
                <w:webHidden/>
              </w:rPr>
              <w:t>14</w:t>
            </w:r>
            <w:r>
              <w:rPr>
                <w:noProof/>
                <w:webHidden/>
              </w:rPr>
              <w:fldChar w:fldCharType="end"/>
            </w:r>
          </w:hyperlink>
        </w:p>
        <w:p w14:paraId="5E25805D" w14:textId="3B1EA663"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4" w:history="1">
            <w:r w:rsidRPr="00931AA9">
              <w:rPr>
                <w:rStyle w:val="Hyperlink"/>
                <w:noProof/>
              </w:rPr>
              <w:t>8</w:t>
            </w:r>
            <w:r>
              <w:rPr>
                <w:noProof/>
                <w:kern w:val="2"/>
                <w:sz w:val="24"/>
                <w:szCs w:val="24"/>
                <w:lang w:val="en-BE" w:eastAsia="en-BE"/>
                <w14:ligatures w14:val="standardContextual"/>
              </w:rPr>
              <w:tab/>
            </w:r>
            <w:r w:rsidRPr="00931AA9">
              <w:rPr>
                <w:rStyle w:val="Hyperlink"/>
                <w:noProof/>
              </w:rPr>
              <w:t>Discussion</w:t>
            </w:r>
            <w:r>
              <w:rPr>
                <w:noProof/>
                <w:webHidden/>
              </w:rPr>
              <w:tab/>
            </w:r>
            <w:r>
              <w:rPr>
                <w:noProof/>
                <w:webHidden/>
              </w:rPr>
              <w:fldChar w:fldCharType="begin"/>
            </w:r>
            <w:r>
              <w:rPr>
                <w:noProof/>
                <w:webHidden/>
              </w:rPr>
              <w:instrText xml:space="preserve"> PAGEREF _Toc186709664 \h </w:instrText>
            </w:r>
            <w:r>
              <w:rPr>
                <w:noProof/>
                <w:webHidden/>
              </w:rPr>
            </w:r>
            <w:r>
              <w:rPr>
                <w:noProof/>
                <w:webHidden/>
              </w:rPr>
              <w:fldChar w:fldCharType="separate"/>
            </w:r>
            <w:r>
              <w:rPr>
                <w:noProof/>
                <w:webHidden/>
              </w:rPr>
              <w:t>15</w:t>
            </w:r>
            <w:r>
              <w:rPr>
                <w:noProof/>
                <w:webHidden/>
              </w:rPr>
              <w:fldChar w:fldCharType="end"/>
            </w:r>
          </w:hyperlink>
        </w:p>
        <w:p w14:paraId="5FBA5A55" w14:textId="3D309CD5" w:rsidR="00D94230" w:rsidRDefault="00D94230">
          <w:pPr>
            <w:pStyle w:val="TOC1"/>
            <w:tabs>
              <w:tab w:val="left" w:pos="440"/>
              <w:tab w:val="right" w:leader="dot" w:pos="9350"/>
            </w:tabs>
            <w:rPr>
              <w:noProof/>
              <w:kern w:val="2"/>
              <w:sz w:val="24"/>
              <w:szCs w:val="24"/>
              <w:lang w:val="en-BE" w:eastAsia="en-BE"/>
              <w14:ligatures w14:val="standardContextual"/>
            </w:rPr>
          </w:pPr>
          <w:hyperlink w:anchor="_Toc186709665" w:history="1">
            <w:r w:rsidRPr="00931AA9">
              <w:rPr>
                <w:rStyle w:val="Hyperlink"/>
                <w:noProof/>
              </w:rPr>
              <w:t>9</w:t>
            </w:r>
            <w:r>
              <w:rPr>
                <w:noProof/>
                <w:kern w:val="2"/>
                <w:sz w:val="24"/>
                <w:szCs w:val="24"/>
                <w:lang w:val="en-BE" w:eastAsia="en-BE"/>
                <w14:ligatures w14:val="standardContextual"/>
              </w:rPr>
              <w:tab/>
            </w:r>
            <w:r w:rsidRPr="00931AA9">
              <w:rPr>
                <w:rStyle w:val="Hyperlink"/>
                <w:noProof/>
              </w:rPr>
              <w:t>Conclusion</w:t>
            </w:r>
            <w:r>
              <w:rPr>
                <w:noProof/>
                <w:webHidden/>
              </w:rPr>
              <w:tab/>
            </w:r>
            <w:r>
              <w:rPr>
                <w:noProof/>
                <w:webHidden/>
              </w:rPr>
              <w:fldChar w:fldCharType="begin"/>
            </w:r>
            <w:r>
              <w:rPr>
                <w:noProof/>
                <w:webHidden/>
              </w:rPr>
              <w:instrText xml:space="preserve"> PAGEREF _Toc186709665 \h </w:instrText>
            </w:r>
            <w:r>
              <w:rPr>
                <w:noProof/>
                <w:webHidden/>
              </w:rPr>
            </w:r>
            <w:r>
              <w:rPr>
                <w:noProof/>
                <w:webHidden/>
              </w:rPr>
              <w:fldChar w:fldCharType="separate"/>
            </w:r>
            <w:r>
              <w:rPr>
                <w:noProof/>
                <w:webHidden/>
              </w:rPr>
              <w:t>16</w:t>
            </w:r>
            <w:r>
              <w:rPr>
                <w:noProof/>
                <w:webHidden/>
              </w:rPr>
              <w:fldChar w:fldCharType="end"/>
            </w:r>
          </w:hyperlink>
        </w:p>
        <w:p w14:paraId="0B2853F6" w14:textId="45E45EC8"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6" w:history="1">
            <w:r w:rsidRPr="00931AA9">
              <w:rPr>
                <w:rStyle w:val="Hyperlink"/>
                <w:noProof/>
              </w:rPr>
              <w:t>10</w:t>
            </w:r>
            <w:r>
              <w:rPr>
                <w:noProof/>
                <w:kern w:val="2"/>
                <w:sz w:val="24"/>
                <w:szCs w:val="24"/>
                <w:lang w:val="en-BE" w:eastAsia="en-BE"/>
                <w14:ligatures w14:val="standardContextual"/>
              </w:rPr>
              <w:tab/>
            </w:r>
            <w:r w:rsidRPr="00931AA9">
              <w:rPr>
                <w:rStyle w:val="Hyperlink"/>
                <w:noProof/>
              </w:rPr>
              <w:t>Future work</w:t>
            </w:r>
            <w:r>
              <w:rPr>
                <w:noProof/>
                <w:webHidden/>
              </w:rPr>
              <w:tab/>
            </w:r>
            <w:r>
              <w:rPr>
                <w:noProof/>
                <w:webHidden/>
              </w:rPr>
              <w:fldChar w:fldCharType="begin"/>
            </w:r>
            <w:r>
              <w:rPr>
                <w:noProof/>
                <w:webHidden/>
              </w:rPr>
              <w:instrText xml:space="preserve"> PAGEREF _Toc186709666 \h </w:instrText>
            </w:r>
            <w:r>
              <w:rPr>
                <w:noProof/>
                <w:webHidden/>
              </w:rPr>
            </w:r>
            <w:r>
              <w:rPr>
                <w:noProof/>
                <w:webHidden/>
              </w:rPr>
              <w:fldChar w:fldCharType="separate"/>
            </w:r>
            <w:r>
              <w:rPr>
                <w:noProof/>
                <w:webHidden/>
              </w:rPr>
              <w:t>17</w:t>
            </w:r>
            <w:r>
              <w:rPr>
                <w:noProof/>
                <w:webHidden/>
              </w:rPr>
              <w:fldChar w:fldCharType="end"/>
            </w:r>
          </w:hyperlink>
        </w:p>
        <w:p w14:paraId="2529B91E" w14:textId="08A8A120"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7" w:history="1">
            <w:r w:rsidRPr="00931AA9">
              <w:rPr>
                <w:rStyle w:val="Hyperlink"/>
                <w:noProof/>
              </w:rPr>
              <w:t>11</w:t>
            </w:r>
            <w:r>
              <w:rPr>
                <w:noProof/>
                <w:kern w:val="2"/>
                <w:sz w:val="24"/>
                <w:szCs w:val="24"/>
                <w:lang w:val="en-BE" w:eastAsia="en-BE"/>
                <w14:ligatures w14:val="standardContextual"/>
              </w:rPr>
              <w:tab/>
            </w:r>
            <w:r w:rsidRPr="00931AA9">
              <w:rPr>
                <w:rStyle w:val="Hyperlink"/>
                <w:noProof/>
              </w:rPr>
              <w:t>Critical Reflection</w:t>
            </w:r>
            <w:r>
              <w:rPr>
                <w:noProof/>
                <w:webHidden/>
              </w:rPr>
              <w:tab/>
            </w:r>
            <w:r>
              <w:rPr>
                <w:noProof/>
                <w:webHidden/>
              </w:rPr>
              <w:fldChar w:fldCharType="begin"/>
            </w:r>
            <w:r>
              <w:rPr>
                <w:noProof/>
                <w:webHidden/>
              </w:rPr>
              <w:instrText xml:space="preserve"> PAGEREF _Toc186709667 \h </w:instrText>
            </w:r>
            <w:r>
              <w:rPr>
                <w:noProof/>
                <w:webHidden/>
              </w:rPr>
            </w:r>
            <w:r>
              <w:rPr>
                <w:noProof/>
                <w:webHidden/>
              </w:rPr>
              <w:fldChar w:fldCharType="separate"/>
            </w:r>
            <w:r>
              <w:rPr>
                <w:noProof/>
                <w:webHidden/>
              </w:rPr>
              <w:t>18</w:t>
            </w:r>
            <w:r>
              <w:rPr>
                <w:noProof/>
                <w:webHidden/>
              </w:rPr>
              <w:fldChar w:fldCharType="end"/>
            </w:r>
          </w:hyperlink>
        </w:p>
        <w:p w14:paraId="4CAF88F1" w14:textId="764407C7"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8" w:history="1">
            <w:r w:rsidRPr="00931AA9">
              <w:rPr>
                <w:rStyle w:val="Hyperlink"/>
                <w:noProof/>
              </w:rPr>
              <w:t>12</w:t>
            </w:r>
            <w:r>
              <w:rPr>
                <w:noProof/>
                <w:kern w:val="2"/>
                <w:sz w:val="24"/>
                <w:szCs w:val="24"/>
                <w:lang w:val="en-BE" w:eastAsia="en-BE"/>
                <w14:ligatures w14:val="standardContextual"/>
              </w:rPr>
              <w:tab/>
            </w:r>
            <w:r w:rsidRPr="00931AA9">
              <w:rPr>
                <w:rStyle w:val="Hyperlink"/>
                <w:noProof/>
                <w:lang w:val="en-GB"/>
              </w:rPr>
              <w:t>References</w:t>
            </w:r>
            <w:r>
              <w:rPr>
                <w:noProof/>
                <w:webHidden/>
              </w:rPr>
              <w:tab/>
            </w:r>
            <w:r>
              <w:rPr>
                <w:noProof/>
                <w:webHidden/>
              </w:rPr>
              <w:fldChar w:fldCharType="begin"/>
            </w:r>
            <w:r>
              <w:rPr>
                <w:noProof/>
                <w:webHidden/>
              </w:rPr>
              <w:instrText xml:space="preserve"> PAGEREF _Toc186709668 \h </w:instrText>
            </w:r>
            <w:r>
              <w:rPr>
                <w:noProof/>
                <w:webHidden/>
              </w:rPr>
            </w:r>
            <w:r>
              <w:rPr>
                <w:noProof/>
                <w:webHidden/>
              </w:rPr>
              <w:fldChar w:fldCharType="separate"/>
            </w:r>
            <w:r>
              <w:rPr>
                <w:noProof/>
                <w:webHidden/>
              </w:rPr>
              <w:t>19</w:t>
            </w:r>
            <w:r>
              <w:rPr>
                <w:noProof/>
                <w:webHidden/>
              </w:rPr>
              <w:fldChar w:fldCharType="end"/>
            </w:r>
          </w:hyperlink>
        </w:p>
        <w:p w14:paraId="0525659D" w14:textId="58A82FCB"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69" w:history="1">
            <w:r w:rsidRPr="00931AA9">
              <w:rPr>
                <w:rStyle w:val="Hyperlink"/>
                <w:noProof/>
              </w:rPr>
              <w:t>13</w:t>
            </w:r>
            <w:r>
              <w:rPr>
                <w:noProof/>
                <w:kern w:val="2"/>
                <w:sz w:val="24"/>
                <w:szCs w:val="24"/>
                <w:lang w:val="en-BE" w:eastAsia="en-BE"/>
                <w14:ligatures w14:val="standardContextual"/>
              </w:rPr>
              <w:tab/>
            </w:r>
            <w:r w:rsidRPr="00931AA9">
              <w:rPr>
                <w:rStyle w:val="Hyperlink"/>
                <w:noProof/>
              </w:rPr>
              <w:t>Acknowledgements</w:t>
            </w:r>
            <w:r>
              <w:rPr>
                <w:noProof/>
                <w:webHidden/>
              </w:rPr>
              <w:tab/>
            </w:r>
            <w:r>
              <w:rPr>
                <w:noProof/>
                <w:webHidden/>
              </w:rPr>
              <w:fldChar w:fldCharType="begin"/>
            </w:r>
            <w:r>
              <w:rPr>
                <w:noProof/>
                <w:webHidden/>
              </w:rPr>
              <w:instrText xml:space="preserve"> PAGEREF _Toc186709669 \h </w:instrText>
            </w:r>
            <w:r>
              <w:rPr>
                <w:noProof/>
                <w:webHidden/>
              </w:rPr>
            </w:r>
            <w:r>
              <w:rPr>
                <w:noProof/>
                <w:webHidden/>
              </w:rPr>
              <w:fldChar w:fldCharType="separate"/>
            </w:r>
            <w:r>
              <w:rPr>
                <w:noProof/>
                <w:webHidden/>
              </w:rPr>
              <w:t>21</w:t>
            </w:r>
            <w:r>
              <w:rPr>
                <w:noProof/>
                <w:webHidden/>
              </w:rPr>
              <w:fldChar w:fldCharType="end"/>
            </w:r>
          </w:hyperlink>
        </w:p>
        <w:p w14:paraId="06B7E645" w14:textId="10004857" w:rsidR="00D94230" w:rsidRDefault="00D94230">
          <w:pPr>
            <w:pStyle w:val="TOC1"/>
            <w:tabs>
              <w:tab w:val="left" w:pos="720"/>
              <w:tab w:val="right" w:leader="dot" w:pos="9350"/>
            </w:tabs>
            <w:rPr>
              <w:noProof/>
              <w:kern w:val="2"/>
              <w:sz w:val="24"/>
              <w:szCs w:val="24"/>
              <w:lang w:val="en-BE" w:eastAsia="en-BE"/>
              <w14:ligatures w14:val="standardContextual"/>
            </w:rPr>
          </w:pPr>
          <w:hyperlink w:anchor="_Toc186709670" w:history="1">
            <w:r w:rsidRPr="00931AA9">
              <w:rPr>
                <w:rStyle w:val="Hyperlink"/>
                <w:noProof/>
              </w:rPr>
              <w:t>14</w:t>
            </w:r>
            <w:r>
              <w:rPr>
                <w:noProof/>
                <w:kern w:val="2"/>
                <w:sz w:val="24"/>
                <w:szCs w:val="24"/>
                <w:lang w:val="en-BE" w:eastAsia="en-BE"/>
                <w14:ligatures w14:val="standardContextual"/>
              </w:rPr>
              <w:tab/>
            </w:r>
            <w:r w:rsidRPr="00931AA9">
              <w:rPr>
                <w:rStyle w:val="Hyperlink"/>
                <w:noProof/>
              </w:rPr>
              <w:t>Appendices</w:t>
            </w:r>
            <w:r>
              <w:rPr>
                <w:noProof/>
                <w:webHidden/>
              </w:rPr>
              <w:tab/>
            </w:r>
            <w:r>
              <w:rPr>
                <w:noProof/>
                <w:webHidden/>
              </w:rPr>
              <w:fldChar w:fldCharType="begin"/>
            </w:r>
            <w:r>
              <w:rPr>
                <w:noProof/>
                <w:webHidden/>
              </w:rPr>
              <w:instrText xml:space="preserve"> PAGEREF _Toc186709670 \h </w:instrText>
            </w:r>
            <w:r>
              <w:rPr>
                <w:noProof/>
                <w:webHidden/>
              </w:rPr>
            </w:r>
            <w:r>
              <w:rPr>
                <w:noProof/>
                <w:webHidden/>
              </w:rPr>
              <w:fldChar w:fldCharType="separate"/>
            </w:r>
            <w:r>
              <w:rPr>
                <w:noProof/>
                <w:webHidden/>
              </w:rPr>
              <w:t>22</w:t>
            </w:r>
            <w:r>
              <w:rPr>
                <w:noProof/>
                <w:webHidden/>
              </w:rPr>
              <w:fldChar w:fldCharType="end"/>
            </w:r>
          </w:hyperlink>
        </w:p>
        <w:p w14:paraId="06805F43" w14:textId="58099B50" w:rsidR="000D5C84" w:rsidRDefault="000D5C84" w:rsidP="00BC32BC">
          <w:pPr>
            <w:jc w:val="both"/>
          </w:pPr>
          <w:r>
            <w:rPr>
              <w:b/>
              <w:bCs/>
              <w:noProof/>
            </w:rPr>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D42E48">
      <w:pPr>
        <w:pStyle w:val="Heading1"/>
      </w:pPr>
      <w:bookmarkStart w:id="1" w:name="_Toc186709650"/>
      <w:r w:rsidRPr="003C4C6D">
        <w:lastRenderedPageBreak/>
        <w:t>Abstract</w:t>
      </w:r>
      <w:r w:rsidR="009F56CD">
        <w:t xml:space="preserve"> &amp; Key words</w:t>
      </w:r>
      <w:bookmarkEnd w:id="1"/>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2" w:name="_Toc186709651"/>
      <w:r>
        <w:lastRenderedPageBreak/>
        <w:t>Preface</w:t>
      </w:r>
      <w:bookmarkEnd w:id="2"/>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3" w:name="_Toc186709652"/>
      <w:r>
        <w:lastRenderedPageBreak/>
        <w:t>List of Figures</w:t>
      </w:r>
      <w:bookmarkEnd w:id="3"/>
    </w:p>
    <w:p w14:paraId="7A1D490F" w14:textId="77777777" w:rsidR="003B2E51" w:rsidRDefault="003B2E51">
      <w:pPr>
        <w:pStyle w:val="TableofFigures"/>
        <w:tabs>
          <w:tab w:val="right" w:leader="dot" w:pos="9350"/>
        </w:tabs>
      </w:pPr>
    </w:p>
    <w:p w14:paraId="37A21768" w14:textId="5DC36C91" w:rsidR="00307EC2"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6546142" w:history="1">
        <w:r w:rsidR="00307EC2" w:rsidRPr="00967825">
          <w:rPr>
            <w:rStyle w:val="Hyperlink"/>
            <w:noProof/>
          </w:rPr>
          <w:t>Figure 1: Example of a triangle mesh</w:t>
        </w:r>
        <w:r w:rsidR="00307EC2">
          <w:rPr>
            <w:noProof/>
            <w:webHidden/>
          </w:rPr>
          <w:tab/>
        </w:r>
        <w:r w:rsidR="00307EC2">
          <w:rPr>
            <w:noProof/>
            <w:webHidden/>
          </w:rPr>
          <w:fldChar w:fldCharType="begin"/>
        </w:r>
        <w:r w:rsidR="00307EC2">
          <w:rPr>
            <w:noProof/>
            <w:webHidden/>
          </w:rPr>
          <w:instrText xml:space="preserve"> PAGEREF _Toc186546142 \h </w:instrText>
        </w:r>
        <w:r w:rsidR="00307EC2">
          <w:rPr>
            <w:noProof/>
            <w:webHidden/>
          </w:rPr>
        </w:r>
        <w:r w:rsidR="00307EC2">
          <w:rPr>
            <w:noProof/>
            <w:webHidden/>
          </w:rPr>
          <w:fldChar w:fldCharType="separate"/>
        </w:r>
        <w:r w:rsidR="00307EC2">
          <w:rPr>
            <w:noProof/>
            <w:webHidden/>
          </w:rPr>
          <w:t>7</w:t>
        </w:r>
        <w:r w:rsidR="00307EC2">
          <w:rPr>
            <w:noProof/>
            <w:webHidden/>
          </w:rPr>
          <w:fldChar w:fldCharType="end"/>
        </w:r>
      </w:hyperlink>
    </w:p>
    <w:p w14:paraId="6068D496" w14:textId="0136CB17" w:rsidR="00307EC2" w:rsidRDefault="00307EC2">
      <w:pPr>
        <w:pStyle w:val="TableofFigures"/>
        <w:tabs>
          <w:tab w:val="right" w:leader="dot" w:pos="9350"/>
        </w:tabs>
        <w:rPr>
          <w:noProof/>
          <w:kern w:val="2"/>
          <w:sz w:val="24"/>
          <w:szCs w:val="24"/>
          <w:lang w:val="en-BE" w:eastAsia="en-BE"/>
          <w14:ligatures w14:val="standardContextual"/>
        </w:rPr>
      </w:pPr>
      <w:hyperlink w:anchor="_Toc186546143" w:history="1">
        <w:r w:rsidRPr="00967825">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6546143 \h </w:instrText>
        </w:r>
        <w:r>
          <w:rPr>
            <w:noProof/>
            <w:webHidden/>
          </w:rPr>
        </w:r>
        <w:r>
          <w:rPr>
            <w:noProof/>
            <w:webHidden/>
          </w:rPr>
          <w:fldChar w:fldCharType="separate"/>
        </w:r>
        <w:r>
          <w:rPr>
            <w:noProof/>
            <w:webHidden/>
          </w:rPr>
          <w:t>7</w:t>
        </w:r>
        <w:r>
          <w:rPr>
            <w:noProof/>
            <w:webHidden/>
          </w:rPr>
          <w:fldChar w:fldCharType="end"/>
        </w:r>
      </w:hyperlink>
    </w:p>
    <w:p w14:paraId="30B0563C" w14:textId="5149345F" w:rsidR="00307EC2" w:rsidRDefault="00307EC2">
      <w:pPr>
        <w:pStyle w:val="TableofFigures"/>
        <w:tabs>
          <w:tab w:val="right" w:leader="dot" w:pos="9350"/>
        </w:tabs>
        <w:rPr>
          <w:noProof/>
          <w:kern w:val="2"/>
          <w:sz w:val="24"/>
          <w:szCs w:val="24"/>
          <w:lang w:val="en-BE" w:eastAsia="en-BE"/>
          <w14:ligatures w14:val="standardContextual"/>
        </w:rPr>
      </w:pPr>
      <w:hyperlink w:anchor="_Toc186546144" w:history="1">
        <w:r w:rsidRPr="00967825">
          <w:rPr>
            <w:rStyle w:val="Hyperlink"/>
            <w:noProof/>
          </w:rPr>
          <w:t>Figure 3: AABB for a single triangle</w:t>
        </w:r>
        <w:r>
          <w:rPr>
            <w:noProof/>
            <w:webHidden/>
          </w:rPr>
          <w:tab/>
        </w:r>
        <w:r>
          <w:rPr>
            <w:noProof/>
            <w:webHidden/>
          </w:rPr>
          <w:fldChar w:fldCharType="begin"/>
        </w:r>
        <w:r>
          <w:rPr>
            <w:noProof/>
            <w:webHidden/>
          </w:rPr>
          <w:instrText xml:space="preserve"> PAGEREF _Toc186546144 \h </w:instrText>
        </w:r>
        <w:r>
          <w:rPr>
            <w:noProof/>
            <w:webHidden/>
          </w:rPr>
        </w:r>
        <w:r>
          <w:rPr>
            <w:noProof/>
            <w:webHidden/>
          </w:rPr>
          <w:fldChar w:fldCharType="separate"/>
        </w:r>
        <w:r>
          <w:rPr>
            <w:noProof/>
            <w:webHidden/>
          </w:rPr>
          <w:t>8</w:t>
        </w:r>
        <w:r>
          <w:rPr>
            <w:noProof/>
            <w:webHidden/>
          </w:rPr>
          <w:fldChar w:fldCharType="end"/>
        </w:r>
      </w:hyperlink>
    </w:p>
    <w:p w14:paraId="77E90A2B" w14:textId="1FECBEE1" w:rsidR="00307EC2" w:rsidRDefault="00307EC2">
      <w:pPr>
        <w:pStyle w:val="TableofFigures"/>
        <w:tabs>
          <w:tab w:val="right" w:leader="dot" w:pos="9350"/>
        </w:tabs>
        <w:rPr>
          <w:noProof/>
          <w:kern w:val="2"/>
          <w:sz w:val="24"/>
          <w:szCs w:val="24"/>
          <w:lang w:val="en-BE" w:eastAsia="en-BE"/>
          <w14:ligatures w14:val="standardContextual"/>
        </w:rPr>
      </w:pPr>
      <w:hyperlink w:anchor="_Toc186546145" w:history="1">
        <w:r w:rsidRPr="00967825">
          <w:rPr>
            <w:rStyle w:val="Hyperlink"/>
            <w:noProof/>
          </w:rPr>
          <w:t>Figure 4: Complex mesh with BVH applied</w:t>
        </w:r>
        <w:r>
          <w:rPr>
            <w:noProof/>
            <w:webHidden/>
          </w:rPr>
          <w:tab/>
        </w:r>
        <w:r>
          <w:rPr>
            <w:noProof/>
            <w:webHidden/>
          </w:rPr>
          <w:fldChar w:fldCharType="begin"/>
        </w:r>
        <w:r>
          <w:rPr>
            <w:noProof/>
            <w:webHidden/>
          </w:rPr>
          <w:instrText xml:space="preserve"> PAGEREF _Toc186546145 \h </w:instrText>
        </w:r>
        <w:r>
          <w:rPr>
            <w:noProof/>
            <w:webHidden/>
          </w:rPr>
        </w:r>
        <w:r>
          <w:rPr>
            <w:noProof/>
            <w:webHidden/>
          </w:rPr>
          <w:fldChar w:fldCharType="separate"/>
        </w:r>
        <w:r>
          <w:rPr>
            <w:noProof/>
            <w:webHidden/>
          </w:rPr>
          <w:t>9</w:t>
        </w:r>
        <w:r>
          <w:rPr>
            <w:noProof/>
            <w:webHidden/>
          </w:rPr>
          <w:fldChar w:fldCharType="end"/>
        </w:r>
      </w:hyperlink>
    </w:p>
    <w:p w14:paraId="423813AC" w14:textId="1DB7E644" w:rsidR="00307EC2" w:rsidRDefault="00307EC2">
      <w:pPr>
        <w:pStyle w:val="TableofFigures"/>
        <w:tabs>
          <w:tab w:val="right" w:leader="dot" w:pos="9350"/>
        </w:tabs>
        <w:rPr>
          <w:noProof/>
          <w:kern w:val="2"/>
          <w:sz w:val="24"/>
          <w:szCs w:val="24"/>
          <w:lang w:val="en-BE" w:eastAsia="en-BE"/>
          <w14:ligatures w14:val="standardContextual"/>
        </w:rPr>
      </w:pPr>
      <w:hyperlink w:anchor="_Toc186546146" w:history="1">
        <w:r w:rsidRPr="00967825">
          <w:rPr>
            <w:rStyle w:val="Hyperlink"/>
            <w:noProof/>
          </w:rPr>
          <w:t>Figure 5: Tree structure for BVH</w:t>
        </w:r>
        <w:r>
          <w:rPr>
            <w:noProof/>
            <w:webHidden/>
          </w:rPr>
          <w:tab/>
        </w:r>
        <w:r>
          <w:rPr>
            <w:noProof/>
            <w:webHidden/>
          </w:rPr>
          <w:fldChar w:fldCharType="begin"/>
        </w:r>
        <w:r>
          <w:rPr>
            <w:noProof/>
            <w:webHidden/>
          </w:rPr>
          <w:instrText xml:space="preserve"> PAGEREF _Toc186546146 \h </w:instrText>
        </w:r>
        <w:r>
          <w:rPr>
            <w:noProof/>
            <w:webHidden/>
          </w:rPr>
        </w:r>
        <w:r>
          <w:rPr>
            <w:noProof/>
            <w:webHidden/>
          </w:rPr>
          <w:fldChar w:fldCharType="separate"/>
        </w:r>
        <w:r>
          <w:rPr>
            <w:noProof/>
            <w:webHidden/>
          </w:rPr>
          <w:t>9</w:t>
        </w:r>
        <w:r>
          <w:rPr>
            <w:noProof/>
            <w:webHidden/>
          </w:rPr>
          <w:fldChar w:fldCharType="end"/>
        </w:r>
      </w:hyperlink>
    </w:p>
    <w:p w14:paraId="7C5797A8" w14:textId="118FA6AE" w:rsidR="00307EC2" w:rsidRDefault="00307EC2">
      <w:pPr>
        <w:pStyle w:val="TableofFigures"/>
        <w:tabs>
          <w:tab w:val="right" w:leader="dot" w:pos="9350"/>
        </w:tabs>
        <w:rPr>
          <w:noProof/>
          <w:kern w:val="2"/>
          <w:sz w:val="24"/>
          <w:szCs w:val="24"/>
          <w:lang w:val="en-BE" w:eastAsia="en-BE"/>
          <w14:ligatures w14:val="standardContextual"/>
        </w:rPr>
      </w:pPr>
      <w:hyperlink w:anchor="_Toc186546147" w:history="1">
        <w:r w:rsidRPr="00967825">
          <w:rPr>
            <w:rStyle w:val="Hyperlink"/>
            <w:noProof/>
          </w:rPr>
          <w:t>Figure 6: Example of SDF output</w:t>
        </w:r>
        <w:r>
          <w:rPr>
            <w:noProof/>
            <w:webHidden/>
          </w:rPr>
          <w:tab/>
        </w:r>
        <w:r>
          <w:rPr>
            <w:noProof/>
            <w:webHidden/>
          </w:rPr>
          <w:fldChar w:fldCharType="begin"/>
        </w:r>
        <w:r>
          <w:rPr>
            <w:noProof/>
            <w:webHidden/>
          </w:rPr>
          <w:instrText xml:space="preserve"> PAGEREF _Toc186546147 \h </w:instrText>
        </w:r>
        <w:r>
          <w:rPr>
            <w:noProof/>
            <w:webHidden/>
          </w:rPr>
        </w:r>
        <w:r>
          <w:rPr>
            <w:noProof/>
            <w:webHidden/>
          </w:rPr>
          <w:fldChar w:fldCharType="separate"/>
        </w:r>
        <w:r>
          <w:rPr>
            <w:noProof/>
            <w:webHidden/>
          </w:rPr>
          <w:t>10</w:t>
        </w:r>
        <w:r>
          <w:rPr>
            <w:noProof/>
            <w:webHidden/>
          </w:rPr>
          <w:fldChar w:fldCharType="end"/>
        </w:r>
      </w:hyperlink>
    </w:p>
    <w:p w14:paraId="4761F0A2" w14:textId="2172DA75" w:rsidR="00307EC2" w:rsidRDefault="00307EC2">
      <w:pPr>
        <w:pStyle w:val="TableofFigures"/>
        <w:tabs>
          <w:tab w:val="right" w:leader="dot" w:pos="9350"/>
        </w:tabs>
        <w:rPr>
          <w:noProof/>
          <w:kern w:val="2"/>
          <w:sz w:val="24"/>
          <w:szCs w:val="24"/>
          <w:lang w:val="en-BE" w:eastAsia="en-BE"/>
          <w14:ligatures w14:val="standardContextual"/>
        </w:rPr>
      </w:pPr>
      <w:hyperlink w:anchor="_Toc186546148" w:history="1">
        <w:r w:rsidRPr="00967825">
          <w:rPr>
            <w:rStyle w:val="Hyperlink"/>
            <w:noProof/>
          </w:rPr>
          <w:t>Figure 7: Ray marching basic and a missed surface</w:t>
        </w:r>
        <w:r>
          <w:rPr>
            <w:noProof/>
            <w:webHidden/>
          </w:rPr>
          <w:tab/>
        </w:r>
        <w:r>
          <w:rPr>
            <w:noProof/>
            <w:webHidden/>
          </w:rPr>
          <w:fldChar w:fldCharType="begin"/>
        </w:r>
        <w:r>
          <w:rPr>
            <w:noProof/>
            <w:webHidden/>
          </w:rPr>
          <w:instrText xml:space="preserve"> PAGEREF _Toc186546148 \h </w:instrText>
        </w:r>
        <w:r>
          <w:rPr>
            <w:noProof/>
            <w:webHidden/>
          </w:rPr>
        </w:r>
        <w:r>
          <w:rPr>
            <w:noProof/>
            <w:webHidden/>
          </w:rPr>
          <w:fldChar w:fldCharType="separate"/>
        </w:r>
        <w:r>
          <w:rPr>
            <w:noProof/>
            <w:webHidden/>
          </w:rPr>
          <w:t>11</w:t>
        </w:r>
        <w:r>
          <w:rPr>
            <w:noProof/>
            <w:webHidden/>
          </w:rPr>
          <w:fldChar w:fldCharType="end"/>
        </w:r>
      </w:hyperlink>
    </w:p>
    <w:p w14:paraId="13594036" w14:textId="2CFE89A6" w:rsidR="00307EC2" w:rsidRDefault="00307EC2">
      <w:pPr>
        <w:pStyle w:val="TableofFigures"/>
        <w:tabs>
          <w:tab w:val="right" w:leader="dot" w:pos="9350"/>
        </w:tabs>
        <w:rPr>
          <w:noProof/>
          <w:kern w:val="2"/>
          <w:sz w:val="24"/>
          <w:szCs w:val="24"/>
          <w:lang w:val="en-BE" w:eastAsia="en-BE"/>
          <w14:ligatures w14:val="standardContextual"/>
        </w:rPr>
      </w:pPr>
      <w:hyperlink w:anchor="_Toc186546149" w:history="1">
        <w:r w:rsidRPr="00967825">
          <w:rPr>
            <w:rStyle w:val="Hyperlink"/>
            <w:noProof/>
          </w:rPr>
          <w:t xml:space="preserve">Figure 8: Example of both scenarios when raymarching </w:t>
        </w:r>
        <w:r w:rsidRPr="00967825">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6546149 \h </w:instrText>
        </w:r>
        <w:r>
          <w:rPr>
            <w:noProof/>
            <w:webHidden/>
          </w:rPr>
        </w:r>
        <w:r>
          <w:rPr>
            <w:noProof/>
            <w:webHidden/>
          </w:rPr>
          <w:fldChar w:fldCharType="separate"/>
        </w:r>
        <w:r>
          <w:rPr>
            <w:noProof/>
            <w:webHidden/>
          </w:rPr>
          <w:t>11</w:t>
        </w:r>
        <w:r>
          <w:rPr>
            <w:noProof/>
            <w:webHidden/>
          </w:rPr>
          <w:fldChar w:fldCharType="end"/>
        </w:r>
      </w:hyperlink>
    </w:p>
    <w:p w14:paraId="42380E0C" w14:textId="6201046C"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4" w:name="_Toc186709653"/>
      <w:r>
        <w:lastRenderedPageBreak/>
        <w:t>Introduction</w:t>
      </w:r>
      <w:bookmarkEnd w:id="4"/>
    </w:p>
    <w:p w14:paraId="36224C00" w14:textId="77777777" w:rsidR="000D5C84" w:rsidRDefault="000D5C84" w:rsidP="00BC32BC">
      <w:pPr>
        <w:jc w:val="both"/>
      </w:pPr>
    </w:p>
    <w:p w14:paraId="664FA507" w14:textId="64B64827" w:rsidR="000D5C84" w:rsidRPr="003625E1" w:rsidRDefault="000926E1" w:rsidP="00BC32BC">
      <w:pPr>
        <w:jc w:val="both"/>
        <w:rPr>
          <w:b/>
          <w:i/>
          <w:iCs/>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D42E48">
      <w:pPr>
        <w:pStyle w:val="Heading1"/>
      </w:pPr>
      <w:bookmarkStart w:id="5" w:name="_Toc186709654"/>
      <w:r>
        <w:lastRenderedPageBreak/>
        <w:t xml:space="preserve">Literature Study / </w:t>
      </w:r>
      <w:r w:rsidRPr="00D42E48">
        <w:t>Theoretical</w:t>
      </w:r>
      <w:r>
        <w:t xml:space="preserve"> Framework</w:t>
      </w:r>
      <w:bookmarkEnd w:id="5"/>
    </w:p>
    <w:p w14:paraId="7A8D9AAF" w14:textId="30DD7DED" w:rsidR="00E407E9" w:rsidRDefault="000A6685" w:rsidP="00D42E48">
      <w:pPr>
        <w:pStyle w:val="Heading2"/>
      </w:pPr>
      <w:bookmarkStart w:id="6" w:name="_Toc186709655"/>
      <w:r>
        <w:t>Ray Tracing</w:t>
      </w:r>
      <w:bookmarkEnd w:id="6"/>
    </w:p>
    <w:p w14:paraId="1AAFC844" w14:textId="767CE802" w:rsidR="00E407E9" w:rsidRDefault="00E407E9" w:rsidP="00D42E48">
      <w:pPr>
        <w:pStyle w:val="Heading3"/>
      </w:pPr>
      <w:bookmarkStart w:id="7" w:name="_Toc186709656"/>
      <w:r>
        <w:t>Fundamentals</w:t>
      </w:r>
      <w:bookmarkEnd w:id="7"/>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519AC0A7" w:rsidR="00E67AE1" w:rsidRDefault="00CE1B26" w:rsidP="00CE1B26">
      <w:pPr>
        <w:pStyle w:val="Caption"/>
        <w:jc w:val="center"/>
      </w:pPr>
      <w:bookmarkStart w:id="8" w:name="_Ref186380065"/>
      <w:bookmarkStart w:id="9" w:name="_Ref186380055"/>
      <w:bookmarkStart w:id="10" w:name="_Toc186546142"/>
      <w:r>
        <w:t xml:space="preserve">Figure </w:t>
      </w:r>
      <w:fldSimple w:instr=" SEQ Figure \* ARABIC ">
        <w:r w:rsidR="003D24C8">
          <w:rPr>
            <w:noProof/>
          </w:rPr>
          <w:t>1</w:t>
        </w:r>
      </w:fldSimple>
      <w:bookmarkEnd w:id="8"/>
      <w:r>
        <w:t>: Example of a triangle mesh</w:t>
      </w:r>
      <w:bookmarkEnd w:id="9"/>
      <w:bookmarkEnd w:id="10"/>
    </w:p>
    <w:p w14:paraId="3329406E" w14:textId="7ACE5EB0" w:rsidR="00C620B4" w:rsidRDefault="00C620B4" w:rsidP="00C620B4">
      <w:pPr>
        <w:pStyle w:val="Heading4"/>
        <w:rPr>
          <w:lang w:val="en-BE"/>
        </w:rPr>
      </w:pPr>
      <w:r>
        <w:rPr>
          <w:lang w:val="en-BE"/>
        </w:rPr>
        <w:t>Ray tracing algorithm</w:t>
      </w:r>
    </w:p>
    <w:p w14:paraId="7884C007" w14:textId="5A0F7E0F"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 xml:space="preserve">material properties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F37472">
        <w:rPr>
          <w:lang w:val="en-BE"/>
        </w:rPr>
        <w:t>This process can be repeated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2589604D" w14:textId="7EA8EE2D" w:rsidR="00565F61" w:rsidRDefault="00E401A5" w:rsidP="00DD0D0C">
      <w:pPr>
        <w:pStyle w:val="Caption"/>
        <w:jc w:val="center"/>
      </w:pPr>
      <w:bookmarkStart w:id="11" w:name="_Ref186380208"/>
      <w:bookmarkStart w:id="12" w:name="_Toc186546143"/>
      <w:r>
        <w:t xml:space="preserve">Figure </w:t>
      </w:r>
      <w:fldSimple w:instr=" SEQ Figure \* ARABIC ">
        <w:r w:rsidR="003D24C8">
          <w:rPr>
            <w:noProof/>
          </w:rPr>
          <w:t>2</w:t>
        </w:r>
      </w:fldSimple>
      <w:bookmarkEnd w:id="11"/>
      <w:r>
        <w:t>: The process of ray casting and shading pixels</w:t>
      </w:r>
      <w:bookmarkEnd w:id="12"/>
    </w:p>
    <w:p w14:paraId="645AB0F4" w14:textId="77777777" w:rsidR="00565F61" w:rsidRDefault="00565F61">
      <w:pPr>
        <w:rPr>
          <w:b/>
          <w:bCs/>
          <w:color w:val="2E74B5" w:themeColor="accent1" w:themeShade="BF"/>
          <w:sz w:val="16"/>
          <w:szCs w:val="16"/>
        </w:rPr>
      </w:pPr>
      <w:r>
        <w:br w:type="page"/>
      </w:r>
    </w:p>
    <w:p w14:paraId="2C320C1D" w14:textId="594C5282" w:rsidR="00495976" w:rsidRDefault="00495976" w:rsidP="00D42E48">
      <w:pPr>
        <w:pStyle w:val="Heading3"/>
        <w:rPr>
          <w:lang w:val="en-BE"/>
        </w:rPr>
      </w:pPr>
      <w:bookmarkStart w:id="13" w:name="_Toc186709657"/>
      <w:r>
        <w:rPr>
          <w:lang w:val="en-BE"/>
        </w:rPr>
        <w:lastRenderedPageBreak/>
        <w:t>Acceleration structures</w:t>
      </w:r>
      <w:bookmarkEnd w:id="13"/>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C20DBB8"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r w:rsidR="00525FE7">
        <w:rPr>
          <w:lang w:val="en-BE"/>
        </w:rPr>
        <w:t>one</w:t>
      </w:r>
      <w:r w:rsidR="007C7D2F">
        <w:rPr>
          <w:lang w:val="en-BE"/>
        </w:rPr>
        <w:t xml:space="preserve"> it is </w:t>
      </w:r>
      <w:r w:rsidR="00525FE7">
        <w:rPr>
          <w:lang w:val="en-BE"/>
        </w:rPr>
        <w:t>intersecting</w:t>
      </w:r>
      <w:r w:rsidR="007C7D2F">
        <w:rPr>
          <w:lang w:val="en-BE"/>
        </w:rPr>
        <w:t xml:space="preserve"> with</w:t>
      </w:r>
      <w:r w:rsidR="00DF2493">
        <w:rPr>
          <w:lang w:val="en-BE"/>
        </w:rPr>
        <w:t>.</w:t>
      </w:r>
      <w:r w:rsidR="004347D5">
        <w:rPr>
          <w:lang w:val="en-BE"/>
        </w:rPr>
        <w:t xml:space="preserve"> Then again you have a lot of unnecessary calculations.</w:t>
      </w:r>
    </w:p>
    <w:p w14:paraId="17A2733E" w14:textId="6D82DE9E" w:rsidR="00525FE7" w:rsidRPr="006C456A" w:rsidRDefault="00525FE7" w:rsidP="00BC32BC">
      <w:pPr>
        <w:jc w:val="both"/>
        <w:rPr>
          <w:lang w:val="en-BE"/>
        </w:rPr>
      </w:pPr>
      <w:r>
        <w:rPr>
          <w:lang w:val="en-BE"/>
        </w:rPr>
        <w:t xml:space="preserve">To avoid this </w:t>
      </w:r>
      <w:r w:rsidR="00ED2B53">
        <w:rPr>
          <w:lang w:val="en-BE"/>
        </w:rPr>
        <w:t xml:space="preserve">there are </w:t>
      </w:r>
      <w:r w:rsidR="00B35DA4">
        <w:rPr>
          <w:lang w:val="en-BE"/>
        </w:rPr>
        <w:t>the following</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27849F0F" w:rsidR="00063087" w:rsidRPr="00BA041F" w:rsidRDefault="00BA041F" w:rsidP="0090068A">
      <w:pPr>
        <w:jc w:val="both"/>
      </w:pPr>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016CDE">
        <w:instrText xml:space="preserve"> ADDIN ZOTERO_ITEM CSL_CITATION {"citationID":"WWrGhtz2","properties":{"formattedCitation":"(\\uc0\\u8220{}Bounding Volume,\\uc0\\u8221{} 2024; {\\i{}CSSE451 Advanced Computer Graphics}, n.d.; {\\i{}What Is AABB in Computing?}, 2024)","plainCitation":"(“Bounding Volume,” 2024; CSSE451 Advanced Computer Graphics, n.d.; What Is AABB in Computing?,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016CDE" w:rsidRPr="00016CDE">
        <w:rPr>
          <w:rFonts w:ascii="Calibri" w:hAnsi="Calibri" w:cs="Calibri"/>
        </w:rPr>
        <w:t xml:space="preserve">(“Bounding Volume,” 2024; </w:t>
      </w:r>
      <w:r w:rsidR="00016CDE" w:rsidRPr="00016CDE">
        <w:rPr>
          <w:rFonts w:ascii="Calibri" w:hAnsi="Calibri" w:cs="Calibri"/>
          <w:i/>
          <w:iCs/>
        </w:rPr>
        <w:t>CSSE451 Advanced Computer Graphics</w:t>
      </w:r>
      <w:r w:rsidR="00016CDE" w:rsidRPr="00016CDE">
        <w:rPr>
          <w:rFonts w:ascii="Calibri" w:hAnsi="Calibri" w:cs="Calibri"/>
        </w:rPr>
        <w:t xml:space="preserve">, n.d.; </w:t>
      </w:r>
      <w:r w:rsidR="00016CDE" w:rsidRPr="00016CDE">
        <w:rPr>
          <w:rFonts w:ascii="Calibri" w:hAnsi="Calibri" w:cs="Calibri"/>
          <w:i/>
          <w:iCs/>
        </w:rPr>
        <w:t>What Is AABB in Computing?</w:t>
      </w:r>
      <w:r w:rsidR="00016CDE" w:rsidRPr="00016CDE">
        <w:rPr>
          <w:rFonts w:ascii="Calibri" w:hAnsi="Calibri" w:cs="Calibri"/>
        </w:rPr>
        <w:t>, 2024)</w:t>
      </w:r>
      <w:r w:rsidR="00BE1C60">
        <w:fldChar w:fldCharType="end"/>
      </w:r>
      <w:r w:rsidR="00BE1C60">
        <w:t xml:space="preserve"> </w:t>
      </w:r>
    </w:p>
    <w:p w14:paraId="680DCFEB" w14:textId="012F0EA3" w:rsidR="00E407E9" w:rsidRDefault="005B5533" w:rsidP="00BC32BC">
      <w:pPr>
        <w:jc w:val="both"/>
      </w:pPr>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2A6E6B5B" w:rsidR="00F639FF" w:rsidRDefault="00F639FF" w:rsidP="00F639FF">
      <w:pPr>
        <w:pStyle w:val="Caption"/>
        <w:jc w:val="center"/>
      </w:pPr>
      <w:bookmarkStart w:id="14" w:name="_Toc186546144"/>
      <w:r>
        <w:t xml:space="preserve">Figure </w:t>
      </w:r>
      <w:fldSimple w:instr=" SEQ Figure \* ARABIC ">
        <w:r w:rsidR="003D24C8">
          <w:rPr>
            <w:noProof/>
          </w:rPr>
          <w:t>3</w:t>
        </w:r>
      </w:fldSimple>
      <w:r>
        <w:t>: AABB for a single triangle</w:t>
      </w:r>
      <w:bookmarkEnd w:id="14"/>
    </w:p>
    <w:p w14:paraId="7645620A" w14:textId="77777777" w:rsidR="00864D8F" w:rsidRDefault="00864D8F">
      <w:pPr>
        <w:rPr>
          <w:caps/>
          <w:color w:val="2E74B5" w:themeColor="accent1" w:themeShade="BF"/>
          <w:spacing w:val="10"/>
        </w:rPr>
      </w:pPr>
      <w:r>
        <w:br w:type="page"/>
      </w:r>
    </w:p>
    <w:p w14:paraId="74CBED30" w14:textId="22A02F5A" w:rsidR="00E407E9" w:rsidRDefault="00E407E9" w:rsidP="00BC32BC">
      <w:pPr>
        <w:pStyle w:val="Heading4"/>
        <w:jc w:val="both"/>
      </w:pPr>
      <w:r>
        <w:lastRenderedPageBreak/>
        <w:t>bvh</w:t>
      </w:r>
    </w:p>
    <w:p w14:paraId="416F0751" w14:textId="0A27DF80" w:rsidR="00E407E9" w:rsidRDefault="008E75AD" w:rsidP="00BA33E7">
      <w:pPr>
        <w:jc w:val="both"/>
      </w:pPr>
      <w:r>
        <w:t>BVH or Bounding Volume Hierarchy is another common approach to speed up the ray intersection process.</w:t>
      </w:r>
      <w:r w:rsidR="002C2494">
        <w:t xml:space="preserve"> </w:t>
      </w:r>
    </w:p>
    <w:p w14:paraId="764EAFAB" w14:textId="54DC3422" w:rsidR="00BA33E7" w:rsidRDefault="002C2494" w:rsidP="00864D8F">
      <w:pPr>
        <w:jc w:val="both"/>
      </w:pPr>
      <w:r>
        <w:t>When you have complex mesh such as in</w:t>
      </w:r>
      <w:r w:rsidR="00395359">
        <w:t xml:space="preserve"> </w:t>
      </w:r>
      <w:r w:rsidR="00FB6A3B">
        <w:fldChar w:fldCharType="begin"/>
      </w:r>
      <w:r w:rsidR="00FB6A3B">
        <w:instrText xml:space="preserve"> REF _Ref186400061 \h </w:instrText>
      </w:r>
      <w:r w:rsidR="00FB6A3B">
        <w:fldChar w:fldCharType="separate"/>
      </w:r>
      <w:r w:rsidR="00FB6A3B">
        <w:t xml:space="preserve">Figure </w:t>
      </w:r>
      <w:r w:rsidR="00FB6A3B">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395359">
        <w:fldChar w:fldCharType="end"/>
      </w:r>
      <w:r w:rsidR="00395359">
        <w:t xml:space="preserve"> calculating intersections with all triangles is very costly.</w:t>
      </w:r>
      <w:r w:rsidR="001025D6">
        <w:t xml:space="preserve"> To avoid </w:t>
      </w:r>
      <w:r w:rsidR="00A0359D">
        <w:t>this,</w:t>
      </w:r>
      <w:r w:rsidR="001025D6">
        <w:t xml:space="preserve"> </w:t>
      </w:r>
      <w:r w:rsidR="00A0359D">
        <w:t>you</w:t>
      </w:r>
      <w:r w:rsidR="001025D6">
        <w:t xml:space="preserve"> can subdivide the initial AABB into smaller boxes</w:t>
      </w:r>
      <w:r w:rsidR="00F9131D">
        <w:t xml:space="preserve"> and intersect with those first. This process can be repeated until one smaller box contains the desired </w:t>
      </w:r>
      <w:r w:rsidR="00EA0DE6">
        <w:t>number</w:t>
      </w:r>
      <w:r w:rsidR="00F9131D">
        <w:t xml:space="preserve"> of triangles</w:t>
      </w:r>
      <w:r w:rsidR="00442417">
        <w:t>.</w:t>
      </w:r>
      <w:r w:rsidR="00BA33E7">
        <w:t xml:space="preserve"> </w:t>
      </w:r>
      <w:r w:rsidR="00EA0DE6">
        <w:fldChar w:fldCharType="begin"/>
      </w:r>
      <w:r w:rsidR="00EA0DE6">
        <w:instrText xml:space="preserve"> ADDIN ZOTERO_ITEM CSL_CITATION {"citationID":"ewwsK55d","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EA0DE6">
        <w:fldChar w:fldCharType="separate"/>
      </w:r>
      <w:r w:rsidR="00EA0DE6" w:rsidRPr="00395359">
        <w:rPr>
          <w:rFonts w:ascii="Calibri" w:hAnsi="Calibri" w:cs="Calibri"/>
        </w:rPr>
        <w:t>(Sebastian Lague, 2024)</w:t>
      </w:r>
      <w:r w:rsidR="00EA0DE6">
        <w:fldChar w:fldCharType="end"/>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1560AD84" w:rsidR="00BA33E7" w:rsidRDefault="00BA33E7" w:rsidP="00BA33E7">
      <w:pPr>
        <w:pStyle w:val="Caption"/>
        <w:jc w:val="center"/>
      </w:pPr>
      <w:bookmarkStart w:id="15" w:name="_Ref186400061"/>
      <w:bookmarkStart w:id="16" w:name="_Toc186546145"/>
      <w:r>
        <w:t xml:space="preserve">Figure </w:t>
      </w:r>
      <w:fldSimple w:instr=" SEQ Figure \* ARABIC ">
        <w:r w:rsidR="003D24C8">
          <w:rPr>
            <w:noProof/>
          </w:rPr>
          <w:t>4</w:t>
        </w:r>
      </w:fldSimple>
      <w:bookmarkEnd w:id="15"/>
      <w:r>
        <w:t>: Complex mesh with BVH applied</w:t>
      </w:r>
      <w:bookmarkEnd w:id="16"/>
    </w:p>
    <w:p w14:paraId="11CA4772" w14:textId="4E5EA7EC" w:rsidR="001025D6" w:rsidRPr="009D5E70" w:rsidRDefault="009D5E70" w:rsidP="00636BF0">
      <w:pPr>
        <w:jc w:val="both"/>
      </w:pPr>
      <w:r>
        <w:t>You can think of this structure as many smaller AABBs parented to each other.</w:t>
      </w:r>
      <w:r w:rsidR="00BB3504">
        <w:t xml:space="preserve"> </w:t>
      </w:r>
      <w:r w:rsidR="00864D8F">
        <w:t xml:space="preserve">First you </w:t>
      </w:r>
      <w:r w:rsidR="00636BF0">
        <w:t xml:space="preserve">check if you </w:t>
      </w:r>
      <w:r w:rsidR="00864D8F">
        <w:t>intersect with the root node</w:t>
      </w:r>
      <w:r w:rsidR="003A3531">
        <w:t xml:space="preserve"> (which is also the AABB)</w:t>
      </w:r>
      <w:r w:rsidR="00636BF0">
        <w:t xml:space="preserve">. If that is the </w:t>
      </w:r>
      <w:r w:rsidR="00524B9B">
        <w:t>case,</w:t>
      </w:r>
      <w:r w:rsidR="00636BF0">
        <w:t xml:space="preserve"> you evaluate its child nodes</w:t>
      </w:r>
      <w:r w:rsidR="00945347">
        <w:t>.</w:t>
      </w:r>
      <w:r w:rsidR="0035525E">
        <w:t xml:space="preserve"> If the child node is a leaf node the algorithm </w:t>
      </w:r>
      <w:r w:rsidR="006A7D62">
        <w:t xml:space="preserve">can start calculating intersections with the </w:t>
      </w:r>
      <w:r w:rsidR="00797B2B">
        <w:t>primitives</w:t>
      </w:r>
      <w:r w:rsidR="00FB6A3B">
        <w:t>.</w:t>
      </w:r>
      <w:r w:rsidR="002F2B92">
        <w:t xml:space="preserve"> </w:t>
      </w:r>
      <w:r w:rsidR="00FB6A3B">
        <w:t xml:space="preserve">This approach allows </w:t>
      </w:r>
      <w:r w:rsidR="005440F3">
        <w:t>you</w:t>
      </w:r>
      <w:r w:rsidR="00FB6A3B">
        <w:t xml:space="preserve"> to determine the </w:t>
      </w:r>
      <w:r w:rsidR="00AF4D50">
        <w:t xml:space="preserve">level of detail </w:t>
      </w:r>
      <w:r w:rsidR="002F2B92">
        <w:t>for the</w:t>
      </w:r>
      <w:r w:rsidR="00AF4D50">
        <w:t xml:space="preserve"> boxes</w:t>
      </w:r>
      <w:r w:rsidR="00B11D1C">
        <w:t xml:space="preserve"> and the minimum number of triangles per box</w:t>
      </w:r>
      <w:r w:rsidR="00FB6A3B">
        <w:t>.</w:t>
      </w:r>
    </w:p>
    <w:p w14:paraId="4AEE4119" w14:textId="77777777" w:rsidR="00FB6A3B" w:rsidRDefault="00BA33E7" w:rsidP="00FB6A3B">
      <w:pPr>
        <w:keepNext/>
        <w:jc w:val="center"/>
      </w:pPr>
      <w:r>
        <w:rPr>
          <w:noProof/>
        </w:rPr>
        <w:drawing>
          <wp:inline distT="0" distB="0" distL="0" distR="0" wp14:anchorId="3A5FC307" wp14:editId="1F63F159">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2306F944" w:rsidR="00BA33E7" w:rsidRPr="00BA33E7" w:rsidRDefault="00FB6A3B" w:rsidP="00FB6A3B">
      <w:pPr>
        <w:pStyle w:val="Caption"/>
        <w:jc w:val="center"/>
        <w:rPr>
          <w:b w:val="0"/>
          <w:bCs w:val="0"/>
        </w:rPr>
      </w:pPr>
      <w:bookmarkStart w:id="17" w:name="_Toc186546146"/>
      <w:r>
        <w:t xml:space="preserve">Figure </w:t>
      </w:r>
      <w:fldSimple w:instr=" SEQ Figure \* ARABIC ">
        <w:r w:rsidR="003D24C8">
          <w:rPr>
            <w:noProof/>
          </w:rPr>
          <w:t>5</w:t>
        </w:r>
      </w:fldSimple>
      <w:r>
        <w:t>: Tree structure for BVH</w:t>
      </w:r>
      <w:bookmarkEnd w:id="17"/>
    </w:p>
    <w:p w14:paraId="71FBFAFF" w14:textId="77777777" w:rsidR="002A2647" w:rsidRDefault="00E407E9" w:rsidP="00BC32BC">
      <w:pPr>
        <w:pStyle w:val="Heading2"/>
        <w:jc w:val="both"/>
      </w:pPr>
      <w:bookmarkStart w:id="18" w:name="_Toc186709658"/>
      <w:r>
        <w:t>sphere tracing (ray marching)</w:t>
      </w:r>
      <w:bookmarkEnd w:id="18"/>
    </w:p>
    <w:p w14:paraId="6AD8F967" w14:textId="77777777" w:rsidR="002A2647" w:rsidRDefault="002A2647" w:rsidP="00BC32BC">
      <w:pPr>
        <w:pStyle w:val="Heading3"/>
        <w:jc w:val="both"/>
      </w:pPr>
      <w:bookmarkStart w:id="19" w:name="_Toc186709659"/>
      <w:r>
        <w:t>Fundamentals</w:t>
      </w:r>
      <w:bookmarkEnd w:id="19"/>
    </w:p>
    <w:p w14:paraId="20E4CC7F" w14:textId="2FAAA4EF" w:rsidR="002A2647" w:rsidRDefault="00B86362" w:rsidP="00B86362">
      <w:pPr>
        <w:pStyle w:val="Heading4"/>
      </w:pPr>
      <w:r>
        <w:t>Signed distance fields</w:t>
      </w:r>
      <w:r w:rsidR="00461AA4">
        <w:t xml:space="preserve"> (sdf)</w:t>
      </w:r>
    </w:p>
    <w:p w14:paraId="5BFF7223" w14:textId="47F36556" w:rsidR="002D07DE" w:rsidRDefault="004B4FB1" w:rsidP="00924A5F">
      <w:pPr>
        <w:jc w:val="both"/>
      </w:pPr>
      <w:r>
        <w:t>Another way to visualize 3D objects is by using signed distance fields</w:t>
      </w:r>
      <w:r w:rsidR="00D227D0">
        <w:t xml:space="preserve"> (SDF)</w:t>
      </w:r>
      <w:r>
        <w:t>.</w:t>
      </w:r>
    </w:p>
    <w:p w14:paraId="7039A72A" w14:textId="74D24B36" w:rsidR="00FD43DD" w:rsidRDefault="009A7867" w:rsidP="00924A5F">
      <w:pPr>
        <w:jc w:val="both"/>
      </w:pPr>
      <w:r>
        <w:t>There are 2 ways of storing SDF data.</w:t>
      </w:r>
      <w:r w:rsidR="00587655">
        <w:t xml:space="preserve"> One being baked volumetric data and the other being a </w:t>
      </w:r>
      <w:r w:rsidR="00FD43DD">
        <w:t xml:space="preserve">mathematical function. </w:t>
      </w:r>
      <w:r w:rsidR="00E94040">
        <w:t>The latter is explained here after and is the one referred to when writing about SDFs.</w:t>
      </w:r>
    </w:p>
    <w:p w14:paraId="77FD058A" w14:textId="1C70B93B" w:rsidR="005440F3" w:rsidRDefault="00643EB2" w:rsidP="00924A5F">
      <w:pPr>
        <w:jc w:val="both"/>
      </w:pPr>
      <w:r>
        <w:lastRenderedPageBreak/>
        <w:t xml:space="preserve">SDFs </w:t>
      </w:r>
      <w:r w:rsidR="001245BE">
        <w:t xml:space="preserve">take in </w:t>
      </w:r>
      <w:r w:rsidR="002D07DE">
        <w:t xml:space="preserve">a point </w:t>
      </w:r>
      <w:r w:rsidR="0090635C">
        <w:t xml:space="preserve">and calculate </w:t>
      </w:r>
      <w:r w:rsidR="002D07DE">
        <w:t>the</w:t>
      </w:r>
      <w:r w:rsidR="00F93DC2">
        <w:t xml:space="preserve"> smallest distance </w:t>
      </w:r>
      <w:r w:rsidR="006B4649">
        <w:t>from</w:t>
      </w:r>
      <w:r w:rsidR="00F93DC2">
        <w:t xml:space="preserve"> the surface of the SDF</w:t>
      </w:r>
      <w:r w:rsidR="002D07DE">
        <w:t xml:space="preserve"> to </w:t>
      </w:r>
      <w:r w:rsidR="00E42CF8">
        <w:t>that</w:t>
      </w:r>
      <w:r w:rsidR="002D07DE">
        <w:t xml:space="preserve"> point</w:t>
      </w:r>
      <w:r w:rsidR="007B3E8C">
        <w:t xml:space="preserve"> considering the SDFs origin is at (0,0,0) in cartesian coordinate system</w:t>
      </w:r>
      <w:r w:rsidR="002D07DE">
        <w:t>.</w:t>
      </w:r>
      <w:r w:rsidR="002A6F71">
        <w:t xml:space="preserve"> If a point is outside </w:t>
      </w:r>
      <w:r w:rsidR="006B4649">
        <w:t xml:space="preserve">the surface of </w:t>
      </w:r>
      <w:r w:rsidR="002A6F71">
        <w:t xml:space="preserve">the </w:t>
      </w:r>
      <w:r w:rsidR="004C2836">
        <w:t xml:space="preserve">SDF, the function will </w:t>
      </w:r>
      <w:r w:rsidR="004A293F">
        <w:t xml:space="preserve">return </w:t>
      </w:r>
      <w:r w:rsidR="004C2836">
        <w:t>a positive distance value.</w:t>
      </w:r>
      <w:r w:rsidR="006B4649">
        <w:t xml:space="preserve"> If it is inside </w:t>
      </w:r>
      <w:r w:rsidR="009037F6">
        <w:t>the surface</w:t>
      </w:r>
      <w:r w:rsidR="00252DC1">
        <w:t>,</w:t>
      </w:r>
      <w:r w:rsidR="00726189">
        <w:t xml:space="preserve"> it</w:t>
      </w:r>
      <w:r w:rsidR="006B4649">
        <w:t xml:space="preserve"> will return </w:t>
      </w:r>
      <w:r w:rsidR="00237821">
        <w:t>a negative distance value</w:t>
      </w:r>
      <w:r w:rsidR="003E3E33">
        <w:t>.</w:t>
      </w:r>
      <w:r w:rsidR="00726189">
        <w:t xml:space="preserve"> When </w:t>
      </w:r>
      <w:r w:rsidR="00F73834">
        <w:t xml:space="preserve">a point is </w:t>
      </w:r>
      <w:r w:rsidR="00726189">
        <w:t xml:space="preserve">perfectly </w:t>
      </w:r>
      <w:r w:rsidR="002F3655">
        <w:t>aligned with the surface the returned value</w:t>
      </w:r>
      <w:r w:rsidR="005A003A">
        <w:t xml:space="preserve"> will be</w:t>
      </w:r>
      <w:r w:rsidR="002F3655">
        <w:t xml:space="preserve"> 0.</w:t>
      </w:r>
      <w:r w:rsidR="00924A5F">
        <w:t xml:space="preserve"> </w:t>
      </w:r>
      <w:r w:rsidR="00924A5F">
        <w:fldChar w:fldCharType="begin"/>
      </w:r>
      <w:r w:rsidR="00924A5F">
        <w:instrText xml:space="preserve"> REF _Ref186400970 \h </w:instrText>
      </w:r>
      <w:r w:rsidR="00924A5F">
        <w:fldChar w:fldCharType="separate"/>
      </w:r>
      <w:r w:rsidR="00924A5F">
        <w:t xml:space="preserve">Figure </w:t>
      </w:r>
      <w:r w:rsidR="00924A5F">
        <w:rPr>
          <w:noProof/>
        </w:rPr>
        <w:t>6</w:t>
      </w:r>
      <w:r w:rsidR="00924A5F">
        <w:fldChar w:fldCharType="end"/>
      </w:r>
      <w:r w:rsidR="00924A5F">
        <w:t xml:space="preserve"> is an </w:t>
      </w:r>
      <w:r w:rsidR="00D12BB3">
        <w:t xml:space="preserve">example </w:t>
      </w:r>
      <w:r w:rsidR="00924A5F">
        <w:t xml:space="preserve">of </w:t>
      </w:r>
      <w:r w:rsidR="00D12BB3">
        <w:t xml:space="preserve">what values </w:t>
      </w:r>
      <w:r w:rsidR="00924A5F">
        <w:t xml:space="preserve">such a function </w:t>
      </w:r>
      <w:r w:rsidR="00822EBD">
        <w:t>returns.</w:t>
      </w:r>
    </w:p>
    <w:p w14:paraId="27D41EFC" w14:textId="77777777" w:rsidR="00924A5F" w:rsidRDefault="00924A5F" w:rsidP="00924A5F">
      <w:pPr>
        <w:keepNext/>
        <w:jc w:val="center"/>
      </w:pPr>
      <w:r w:rsidRPr="00924A5F">
        <w:rPr>
          <w:noProof/>
        </w:rPr>
        <w:drawing>
          <wp:inline distT="0" distB="0" distL="0" distR="0" wp14:anchorId="3BFDAD34" wp14:editId="304606E0">
            <wp:extent cx="2504364" cy="2323568"/>
            <wp:effectExtent l="0" t="0" r="0" b="635"/>
            <wp:docPr id="516974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974022" name=""/>
                    <pic:cNvPicPr/>
                  </pic:nvPicPr>
                  <pic:blipFill>
                    <a:blip r:embed="rId18"/>
                    <a:stretch>
                      <a:fillRect/>
                    </a:stretch>
                  </pic:blipFill>
                  <pic:spPr>
                    <a:xfrm>
                      <a:off x="0" y="0"/>
                      <a:ext cx="2509733" cy="2328550"/>
                    </a:xfrm>
                    <a:prstGeom prst="rect">
                      <a:avLst/>
                    </a:prstGeom>
                  </pic:spPr>
                </pic:pic>
              </a:graphicData>
            </a:graphic>
          </wp:inline>
        </w:drawing>
      </w:r>
    </w:p>
    <w:p w14:paraId="4B7FB506" w14:textId="65ADFFDF" w:rsidR="00924A5F" w:rsidRDefault="00924A5F" w:rsidP="00924A5F">
      <w:pPr>
        <w:pStyle w:val="Caption"/>
        <w:jc w:val="center"/>
      </w:pPr>
      <w:bookmarkStart w:id="20" w:name="_Ref186400970"/>
      <w:bookmarkStart w:id="21" w:name="_Toc186546147"/>
      <w:r>
        <w:t xml:space="preserve">Figure </w:t>
      </w:r>
      <w:fldSimple w:instr=" SEQ Figure \* ARABIC ">
        <w:r w:rsidR="003D24C8">
          <w:rPr>
            <w:noProof/>
          </w:rPr>
          <w:t>6</w:t>
        </w:r>
      </w:fldSimple>
      <w:bookmarkEnd w:id="20"/>
      <w:r>
        <w:t>: Example of SDF output</w:t>
      </w:r>
      <w:bookmarkEnd w:id="21"/>
    </w:p>
    <w:p w14:paraId="0EF10691" w14:textId="0A0A1127" w:rsidR="00BB0F03" w:rsidRDefault="00377965" w:rsidP="00BB0F03">
      <w:r>
        <w:t xml:space="preserve">Let’s </w:t>
      </w:r>
      <w:r w:rsidR="00562198">
        <w:t>look</w:t>
      </w:r>
      <w:r>
        <w:t xml:space="preserve"> at </w:t>
      </w:r>
      <w:r w:rsidR="001C1530">
        <w:t>the simplest shape to calculate: a</w:t>
      </w:r>
      <w:r>
        <w:t xml:space="preserve"> sphere</w:t>
      </w:r>
      <w:r w:rsidR="00885C7B">
        <w:t>.</w:t>
      </w:r>
    </w:p>
    <w:p w14:paraId="565D3EC8"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523E65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3EB8BC15" w14:textId="77777777" w:rsidR="00206229" w:rsidRDefault="0020622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324999A6" w14:textId="7584D064" w:rsidR="00562198" w:rsidRPr="00DF2EBD" w:rsidRDefault="00206229" w:rsidP="00DF2EB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2292123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40F1F861" w14:textId="35B3C9E4" w:rsidR="001A4A62" w:rsidRDefault="00AD3411" w:rsidP="00BB0F03">
      <w:r>
        <w:t>It takes in a point</w:t>
      </w:r>
      <w:r w:rsidR="00B03144">
        <w:t xml:space="preserve"> (</w:t>
      </w:r>
      <w:r w:rsidR="00DD6F78">
        <w:t>the current position along the ray</w:t>
      </w:r>
      <w:r w:rsidR="00B03144">
        <w:t xml:space="preserve">, this is </w:t>
      </w:r>
      <w:r w:rsidR="00DD6F78">
        <w:t>explained later</w:t>
      </w:r>
      <w:r>
        <w:t xml:space="preserve">. It calculates the length to the point and subtracts </w:t>
      </w:r>
      <w:r w:rsidR="00FD1FEB">
        <w:t>the</w:t>
      </w:r>
      <w:r>
        <w:t xml:space="preserve"> radius.</w:t>
      </w:r>
      <w:r w:rsidR="00AD2655">
        <w:t xml:space="preserve"> If this result is </w:t>
      </w:r>
      <w:r w:rsidR="004E6399">
        <w:t>negative,</w:t>
      </w:r>
      <w:r w:rsidR="00AD2655">
        <w:t xml:space="preserve"> </w:t>
      </w:r>
      <w:r w:rsidR="00F94585">
        <w:t>the point is</w:t>
      </w:r>
      <w:r w:rsidR="00AD2655">
        <w:t xml:space="preserve"> inside the </w:t>
      </w:r>
      <w:r w:rsidR="000F777B">
        <w:t>sphere,</w:t>
      </w:r>
      <w:r w:rsidR="00AD2655">
        <w:t xml:space="preserve"> if it is positive </w:t>
      </w:r>
      <w:r w:rsidR="00E61D86">
        <w:t xml:space="preserve">the point is </w:t>
      </w:r>
      <w:r w:rsidR="00AD2655">
        <w:t>outside the sphere.</w:t>
      </w:r>
      <w:r w:rsidR="000F777B">
        <w:t xml:space="preserve"> This is assuming the sphere is at position (0, 0, 0)</w:t>
      </w:r>
      <w:r w:rsidR="004B61D2">
        <w:t>.</w:t>
      </w:r>
      <w:r w:rsidR="002B50F6">
        <w:t xml:space="preserve"> </w:t>
      </w:r>
    </w:p>
    <w:p w14:paraId="50BD81A6" w14:textId="77777777" w:rsidR="002A6A8F" w:rsidRDefault="002B50F6" w:rsidP="002A6A8F">
      <w:r>
        <w:t xml:space="preserve">If you want to have </w:t>
      </w:r>
      <w:r w:rsidR="00F93B3D">
        <w:t>translations</w:t>
      </w:r>
      <w:r w:rsidR="00262361">
        <w:t xml:space="preserve">, </w:t>
      </w:r>
      <w:r>
        <w:t>rotations</w:t>
      </w:r>
      <w:r w:rsidR="00F93B3D">
        <w:t xml:space="preserve"> </w:t>
      </w:r>
      <w:r>
        <w:t xml:space="preserve">or scaling you </w:t>
      </w:r>
      <w:r w:rsidR="00BA0B70">
        <w:t>must</w:t>
      </w:r>
      <w:r>
        <w:t xml:space="preserve"> manipulate the point before calculating the final value.</w:t>
      </w:r>
      <w:r w:rsidR="00E74B72">
        <w:t xml:space="preserve"> </w:t>
      </w:r>
      <w:r w:rsidR="00BA0B70">
        <w:fldChar w:fldCharType="begin"/>
      </w:r>
      <w:r w:rsidR="00E74B72">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BA0B70">
        <w:fldChar w:fldCharType="separate"/>
      </w:r>
      <w:r w:rsidR="00E74B72" w:rsidRPr="00E74B72">
        <w:rPr>
          <w:rFonts w:ascii="Calibri" w:hAnsi="Calibri" w:cs="Calibri"/>
        </w:rPr>
        <w:t>(Quilez, n.d.)</w:t>
      </w:r>
      <w:r w:rsidR="00BA0B70">
        <w:fldChar w:fldCharType="end"/>
      </w:r>
    </w:p>
    <w:p w14:paraId="04FEEEEA" w14:textId="413A7F72" w:rsidR="00D6180A" w:rsidRPr="00BB0F03" w:rsidRDefault="002A6A8F" w:rsidP="002A6A8F">
      <w:r>
        <w:t>The biggest benefit of SDFs is that they are usually fully implemented in code in the fragment shader</w:t>
      </w:r>
      <w:r w:rsidR="00892D32">
        <w:t>.</w:t>
      </w:r>
      <w:r w:rsidR="0074663F">
        <w:t xml:space="preserve"> Meaning this requires way less memory than triangle meshes</w:t>
      </w:r>
      <w:r w:rsidR="00A3688B">
        <w:t>.</w:t>
      </w:r>
      <w:r w:rsidR="00527F21">
        <w:t xml:space="preserve"> </w:t>
      </w:r>
      <w:r w:rsidR="002D3CF9">
        <w:t>As there is no need to store all the vertices that make up those meshes.</w:t>
      </w:r>
      <w:r w:rsidR="008C132E">
        <w:t xml:space="preserve"> Only one line of code in the case of a sphere.</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0CF55951" w14:textId="0E697843" w:rsidR="00B73BB3" w:rsidRDefault="00A93F97" w:rsidP="007703E3">
      <w:r>
        <w:t>W</w:t>
      </w:r>
      <w:r w:rsidR="007703E3">
        <w:t>e need a</w:t>
      </w:r>
      <w:r>
        <w:t xml:space="preserve"> slightly</w:t>
      </w:r>
      <w:r w:rsidR="007703E3">
        <w:t xml:space="preserve"> different algorithm</w:t>
      </w:r>
      <w:r>
        <w:t xml:space="preserve"> to ray tracing</w:t>
      </w:r>
      <w:r w:rsidR="007703E3">
        <w:t xml:space="preserve">, </w:t>
      </w:r>
      <w:r>
        <w:t xml:space="preserve">but </w:t>
      </w:r>
      <w:r w:rsidR="007703E3">
        <w:t>with some similar principles.</w:t>
      </w:r>
      <w:r w:rsidR="00210D14">
        <w:t xml:space="preserve"> We still use a camera to cast rays through a</w:t>
      </w:r>
      <w:r w:rsidR="008A28DE">
        <w:t>n</w:t>
      </w:r>
      <w:r w:rsidR="00210D14">
        <w:t xml:space="preserve"> </w:t>
      </w:r>
      <w:r w:rsidR="000B2257">
        <w:t>image plane.</w:t>
      </w:r>
      <w:r>
        <w:t xml:space="preserve"> </w:t>
      </w:r>
      <w:r w:rsidR="00013120">
        <w:t>However, w</w:t>
      </w:r>
      <w:r>
        <w:t xml:space="preserve">e </w:t>
      </w:r>
      <w:r w:rsidR="00AA6E34">
        <w:t>cannot</w:t>
      </w:r>
      <w:r>
        <w:t xml:space="preserve"> calculate any intersection points due to the nature of the SDFs.</w:t>
      </w:r>
      <w:r w:rsidR="00B73BB3">
        <w:t xml:space="preserve"> The most default approach is to step forward along a ray at a fixed increment</w:t>
      </w:r>
      <w:r w:rsidR="00B835D4">
        <w:t>.</w:t>
      </w:r>
      <w:r w:rsidR="00B87651">
        <w:t xml:space="preserve"> If at any point the returned value of the SDF is </w:t>
      </w:r>
      <w:r w:rsidR="00AB6F7F">
        <w:t>negative,</w:t>
      </w:r>
      <w:r w:rsidR="00B87651">
        <w:t xml:space="preserve"> we can consider that we have hit an object. </w:t>
      </w:r>
      <w:r w:rsidR="00801899">
        <w:t xml:space="preserve">In </w:t>
      </w:r>
      <w:r w:rsidR="00801899">
        <w:fldChar w:fldCharType="begin"/>
      </w:r>
      <w:r w:rsidR="00801899">
        <w:instrText xml:space="preserve"> REF _Ref186444364 \h </w:instrText>
      </w:r>
      <w:r w:rsidR="00801899">
        <w:fldChar w:fldCharType="separate"/>
      </w:r>
      <w:r w:rsidR="00801899">
        <w:t xml:space="preserve">Figure </w:t>
      </w:r>
      <w:r w:rsidR="00801899">
        <w:rPr>
          <w:noProof/>
        </w:rPr>
        <w:t>7</w:t>
      </w:r>
      <w:r w:rsidR="00801899">
        <w:fldChar w:fldCharType="end"/>
      </w:r>
      <w:r w:rsidR="00801899">
        <w:t xml:space="preserve"> one can see that if the increment size is too big the algorithm can easily miss a surface. However, if the step size is too small then it can caus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lastRenderedPageBreak/>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5D08BA0" w:rsidR="00B87651" w:rsidRDefault="00B87651" w:rsidP="00B87651">
      <w:pPr>
        <w:pStyle w:val="Caption"/>
        <w:jc w:val="center"/>
      </w:pPr>
      <w:bookmarkStart w:id="22" w:name="_Ref186444364"/>
      <w:bookmarkStart w:id="23" w:name="_Ref186444358"/>
      <w:bookmarkStart w:id="24" w:name="_Toc186546148"/>
      <w:r>
        <w:t xml:space="preserve">Figure </w:t>
      </w:r>
      <w:fldSimple w:instr=" SEQ Figure \* ARABIC ">
        <w:r w:rsidR="003D24C8">
          <w:rPr>
            <w:noProof/>
          </w:rPr>
          <w:t>7</w:t>
        </w:r>
      </w:fldSimple>
      <w:bookmarkEnd w:id="22"/>
      <w:r>
        <w:t>: Ray marching basic and a missed surface</w:t>
      </w:r>
      <w:bookmarkEnd w:id="23"/>
      <w:bookmarkEnd w:id="24"/>
    </w:p>
    <w:p w14:paraId="3483897B" w14:textId="2345CF2D" w:rsidR="006E50DF" w:rsidRDefault="00AB6F7F" w:rsidP="00943C5D">
      <w:pPr>
        <w:jc w:val="both"/>
      </w:pPr>
      <w:r>
        <w:t>There is however a variation called sphere tracing</w:t>
      </w:r>
      <w:r w:rsidR="003C6D71">
        <w:t xml:space="preserve"> that is more efficient and precise</w:t>
      </w:r>
      <w:r w:rsidR="00943C5D">
        <w:t>,</w:t>
      </w:r>
      <w:r w:rsidR="00943C5D" w:rsidRPr="00943C5D">
        <w:t xml:space="preserve"> </w:t>
      </w:r>
      <w:r w:rsidR="00943C5D">
        <w:t xml:space="preserve">presented in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7F61E305" w:rsidR="006E50DF" w:rsidRDefault="005921B2" w:rsidP="00943C5D">
      <w:pPr>
        <w:pStyle w:val="ListParagraph"/>
        <w:numPr>
          <w:ilvl w:val="0"/>
          <w:numId w:val="27"/>
        </w:numPr>
        <w:jc w:val="both"/>
      </w:pPr>
      <w:r>
        <w:t>W</w:t>
      </w:r>
      <w:r w:rsidR="00434B9C">
        <w:t>e can calculate the distance</w:t>
      </w:r>
      <w:r w:rsidR="00A02621">
        <w:t xml:space="preserve"> to the </w:t>
      </w:r>
      <w:r w:rsidR="004A650D">
        <w:t>SDF</w:t>
      </w:r>
      <w:r w:rsidR="006E50DF">
        <w:t>s in the scene</w:t>
      </w:r>
      <w:r w:rsidR="004A650D">
        <w:t xml:space="preserve"> by</w:t>
      </w:r>
      <w:r w:rsidR="008023F2">
        <w:t xml:space="preserve"> giving </w:t>
      </w:r>
      <w:r w:rsidR="00AD6D7E">
        <w:t>passing in</w:t>
      </w:r>
      <w:r w:rsidR="008023F2">
        <w:t xml:space="preserve"> the origin of the ray</w:t>
      </w:r>
      <w:r w:rsidR="00A02621">
        <w:t>.</w:t>
      </w:r>
    </w:p>
    <w:p w14:paraId="0AFD4037" w14:textId="694F3152" w:rsidR="006E50DF" w:rsidRDefault="00A02621" w:rsidP="00943C5D">
      <w:pPr>
        <w:pStyle w:val="ListParagraph"/>
        <w:numPr>
          <w:ilvl w:val="0"/>
          <w:numId w:val="27"/>
        </w:numPr>
        <w:jc w:val="both"/>
      </w:pPr>
      <w:r>
        <w:t>Then we can displace the origin of the ray along its direction</w:t>
      </w:r>
      <w:r w:rsidR="00E465DF">
        <w:t>, using the distance value returned by the SDF.</w:t>
      </w:r>
    </w:p>
    <w:p w14:paraId="555FF6D4" w14:textId="5079B296" w:rsidR="00020215" w:rsidRDefault="00020215" w:rsidP="00943C5D">
      <w:pPr>
        <w:pStyle w:val="ListParagraph"/>
        <w:numPr>
          <w:ilvl w:val="0"/>
          <w:numId w:val="27"/>
        </w:numPr>
        <w:jc w:val="both"/>
      </w:pPr>
      <w:r>
        <w:t>R</w:t>
      </w:r>
      <w:r w:rsidR="004A650D">
        <w:t xml:space="preserve">epeat </w:t>
      </w:r>
      <w:r>
        <w:t>steps</w:t>
      </w:r>
      <w:r w:rsidR="004C5078">
        <w:t xml:space="preserve"> 1 and 2</w:t>
      </w:r>
      <w:r w:rsidR="0025395B">
        <w:t xml:space="preserve"> until</w:t>
      </w:r>
      <w:r w:rsidR="00672F0E">
        <w:t xml:space="preserve"> </w:t>
      </w:r>
      <w:r>
        <w:t>one of 2 possible outcomes:</w:t>
      </w:r>
    </w:p>
    <w:p w14:paraId="0FB67C18" w14:textId="1E241665" w:rsidR="00020215" w:rsidRDefault="00020215" w:rsidP="00943C5D">
      <w:pPr>
        <w:pStyle w:val="ListParagraph"/>
        <w:numPr>
          <w:ilvl w:val="1"/>
          <w:numId w:val="27"/>
        </w:numPr>
        <w:jc w:val="both"/>
      </w:pPr>
      <w:r>
        <w:t>T</w:t>
      </w:r>
      <w:r w:rsidR="00672F0E">
        <w:t>he distance we can travel is smaller than an arbitrary value</w:t>
      </w:r>
      <w:r>
        <w:t xml:space="preserve"> (0.001)</w:t>
      </w:r>
      <w:r w:rsidR="004C5078">
        <w:t>, meaning we hit an object</w:t>
      </w:r>
    </w:p>
    <w:p w14:paraId="30E59C47" w14:textId="0BE95B92" w:rsidR="00672F0E" w:rsidRDefault="00020215" w:rsidP="00943C5D">
      <w:pPr>
        <w:pStyle w:val="ListParagraph"/>
        <w:numPr>
          <w:ilvl w:val="1"/>
          <w:numId w:val="27"/>
        </w:numPr>
        <w:jc w:val="both"/>
      </w:pPr>
      <w:r>
        <w:t>T</w:t>
      </w:r>
      <w:r w:rsidR="004C5078">
        <w:t xml:space="preserve">he value </w:t>
      </w:r>
      <w:r>
        <w:t>of</w:t>
      </w:r>
      <w:r w:rsidR="004C5078">
        <w:t xml:space="preserve"> the total distance travelled by the ray has exceeded the scene boundaries</w:t>
      </w:r>
      <w:r w:rsidR="004A650D">
        <w:t>.</w:t>
      </w:r>
    </w:p>
    <w:p w14:paraId="3F8F2FEA" w14:textId="1828CE3B" w:rsidR="004552B7" w:rsidRDefault="009251F2" w:rsidP="004552B7">
      <w:pPr>
        <w:jc w:val="both"/>
      </w:pPr>
      <w:r>
        <w:t>The p</w:t>
      </w:r>
      <w:r w:rsidR="004552B7">
        <w:t>seudo code</w:t>
      </w:r>
    </w:p>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72B35ED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t xml:space="preserve">distance able to travel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Pr>
          <w:rFonts w:ascii="Consolas" w:hAnsi="Consolas" w:cs="Courier New"/>
          <w:color w:val="000000"/>
          <w:sz w:val="17"/>
          <w:szCs w:val="17"/>
        </w:rPr>
        <w:tab/>
      </w:r>
      <w:r>
        <w:rPr>
          <w:rFonts w:ascii="Consolas" w:hAnsi="Consolas" w:cs="Courier New"/>
          <w:color w:val="880000"/>
          <w:sz w:val="17"/>
          <w:szCs w:val="17"/>
        </w:rPr>
        <w:t xml:space="preserve">//loops over all </w:t>
      </w:r>
      <w:r w:rsidR="007160F0">
        <w:rPr>
          <w:rFonts w:ascii="Consolas" w:hAnsi="Consolas" w:cs="Courier New"/>
          <w:color w:val="880000"/>
          <w:sz w:val="17"/>
          <w:szCs w:val="17"/>
        </w:rPr>
        <w:t>SDFs</w:t>
      </w:r>
    </w:p>
    <w:p w14:paraId="741A5114" w14:textId="01FD38C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total distance </w:t>
      </w:r>
      <w:r>
        <w:rPr>
          <w:rFonts w:ascii="Consolas" w:hAnsi="Consolas" w:cs="Courier New"/>
          <w:color w:val="666600"/>
          <w:sz w:val="17"/>
          <w:szCs w:val="17"/>
        </w:rPr>
        <w:t>+</w:t>
      </w:r>
      <w:r>
        <w:rPr>
          <w:rFonts w:ascii="Consolas" w:hAnsi="Consolas" w:cs="Courier New"/>
          <w:color w:val="000000"/>
          <w:sz w:val="17"/>
          <w:szCs w:val="17"/>
        </w:rPr>
        <w:t xml:space="preserve"> distance able to travel</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2D37F27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total distanc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7506380" w14:textId="3B3A94B1" w:rsidR="00EF1D36" w:rsidRDefault="003D24C8" w:rsidP="00943C5D">
      <w:pPr>
        <w:jc w:val="both"/>
      </w:pPr>
      <w:r>
        <w:t xml:space="preserve">In </w:t>
      </w:r>
      <w:r>
        <w:fldChar w:fldCharType="begin"/>
      </w:r>
      <w:r>
        <w:instrText xml:space="preserve"> REF _Ref186446781 \h </w:instrText>
      </w:r>
      <w:r w:rsidR="00943C5D">
        <w:instrText xml:space="preserve"> \* MERGEFORMAT </w:instrText>
      </w:r>
      <w:r>
        <w:fldChar w:fldCharType="separate"/>
      </w:r>
      <w:r>
        <w:t xml:space="preserve">Figure </w:t>
      </w:r>
      <w:r>
        <w:rPr>
          <w:noProof/>
        </w:rPr>
        <w:t>8</w:t>
      </w:r>
      <w:r>
        <w:fldChar w:fldCharType="end"/>
      </w:r>
      <w:r>
        <w:t xml:space="preserve"> both rays are being marched towards the triangle from left to right</w:t>
      </w:r>
      <w:r w:rsidR="00943C5D">
        <w:t xml:space="preserve">. The top ray represents outcome ‘a’ where the SDF result approaches 0. As a </w:t>
      </w:r>
      <w:r w:rsidR="00683B7E">
        <w:t>result,</w:t>
      </w:r>
      <w:r w:rsidR="00943C5D">
        <w:t xml:space="preserve"> the pixel for which this ray was cast should be colored with the triangle’s color properties</w:t>
      </w:r>
      <w:r w:rsidR="00EF1D36">
        <w:t>. The bottom ray represents outcome ‘b’ where the distance the ray travelled exceeded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1A28CC6E" w:rsidR="000862AC" w:rsidRDefault="003D24C8" w:rsidP="00A307D4">
      <w:pPr>
        <w:pStyle w:val="Caption"/>
        <w:jc w:val="center"/>
      </w:pPr>
      <w:bookmarkStart w:id="25" w:name="_Ref186446781"/>
      <w:bookmarkStart w:id="26" w:name="_Toc186546149"/>
      <w:r>
        <w:t xml:space="preserve">Figure </w:t>
      </w:r>
      <w:fldSimple w:instr=" SEQ Figure \* ARABIC ">
        <w:r>
          <w:rPr>
            <w:noProof/>
          </w:rPr>
          <w:t>8</w:t>
        </w:r>
      </w:fldSimple>
      <w:bookmarkEnd w:id="25"/>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26"/>
      <w:r>
        <w:fldChar w:fldCharType="end"/>
      </w:r>
    </w:p>
    <w:p w14:paraId="7D0D68CF" w14:textId="71223F52" w:rsidR="00683B7E" w:rsidRDefault="00913800" w:rsidP="00D75551">
      <w:pPr>
        <w:jc w:val="both"/>
      </w:pPr>
      <w:r>
        <w:t>While this approach is more memory friendly than using triangle meshes, it does mean the entire scene needs to be reconstructed every frame. And as SDFs become more complex they require more computation time</w:t>
      </w:r>
      <w:r w:rsidR="00527F21">
        <w:t xml:space="preserve"> </w:t>
      </w:r>
      <w:r w:rsidR="00454568">
        <w:t>.</w:t>
      </w:r>
    </w:p>
    <w:p w14:paraId="44CCB2AF" w14:textId="567AF521" w:rsidR="00D22746" w:rsidRDefault="00C22603" w:rsidP="00D22746">
      <w:r>
        <w:lastRenderedPageBreak/>
        <w:t>The main bottleneck of performance is acquiring the distance to the scene for every step of the ray. In its most primitive form of execution the pseudo code</w:t>
      </w:r>
      <w:r w:rsidR="00E07473">
        <w:t xml:space="preserve"> for it</w:t>
      </w:r>
      <w:r>
        <w:t xml:space="preserve"> looks something like this.</w:t>
      </w:r>
    </w:p>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4AFFEFE9" w14:textId="5BF95BBB" w:rsidR="0056356A" w:rsidRPr="0056356A" w:rsidRDefault="00825ABF" w:rsidP="0056356A">
      <w:r>
        <w:t>This is a heavy computation</w:t>
      </w:r>
      <w:r w:rsidR="0062655D">
        <w:t xml:space="preserve"> happening every frame for every ray at each step it takes.</w:t>
      </w:r>
      <w:r w:rsidR="00CD0E3C">
        <w:t xml:space="preserve"> If you have a screen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r w:rsidR="005E5FB7">
        <w:t>To</w:t>
      </w:r>
      <w:r w:rsidR="00C1495E">
        <w:t xml:space="preserve"> speed this up can we apply the same </w:t>
      </w:r>
      <w:r w:rsidR="00BC1751">
        <w:t>acceleration</w:t>
      </w:r>
      <w:r w:rsidR="00C1495E">
        <w:t xml:space="preserve"> structures </w:t>
      </w:r>
      <w:r w:rsidR="007D5435">
        <w:t>commonly used for ray tracing</w:t>
      </w:r>
      <w:r w:rsidR="001D21E0">
        <w:t>?</w:t>
      </w:r>
    </w:p>
    <w:p w14:paraId="1E3B41C7" w14:textId="7AF554F5" w:rsidR="00C52FF1" w:rsidRDefault="00C52FF1" w:rsidP="00C52FF1">
      <w:pPr>
        <w:pStyle w:val="Heading3"/>
      </w:pPr>
      <w:bookmarkStart w:id="27" w:name="_Toc186709660"/>
      <w:r>
        <w:t>Usage</w:t>
      </w:r>
      <w:bookmarkEnd w:id="27"/>
    </w:p>
    <w:p w14:paraId="48FE05C4" w14:textId="7B3ED931" w:rsidR="009A7867" w:rsidRDefault="00BC1751">
      <w:r>
        <w:t xml:space="preserve">The technique has been around </w:t>
      </w:r>
      <w:r w:rsidR="00945D9E">
        <w:t>for a while</w:t>
      </w:r>
      <w:r w:rsidR="004809CF">
        <w:t xml:space="preserve"> </w:t>
      </w:r>
      <w:r w:rsidR="00945D9E">
        <w:fldChar w:fldCharType="begin"/>
      </w:r>
      <w:r w:rsidR="0008603E">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rsidR="00945D9E">
        <w:fldChar w:fldCharType="separate"/>
      </w:r>
      <w:r w:rsidR="0008603E" w:rsidRPr="0008603E">
        <w:rPr>
          <w:rFonts w:ascii="Calibri" w:hAnsi="Calibri" w:cs="Calibri"/>
        </w:rPr>
        <w:t>(Wyvill &amp; Wyvill, 1989)</w:t>
      </w:r>
      <w:r w:rsidR="00945D9E">
        <w:fldChar w:fldCharType="end"/>
      </w:r>
      <w:r w:rsidR="004809CF">
        <w:t xml:space="preserve"> </w:t>
      </w:r>
      <w:r w:rsidR="00511E35">
        <w:t>i</w:t>
      </w:r>
      <w:r w:rsidR="00A76592">
        <w:t>n different shapes.</w:t>
      </w:r>
      <w:r w:rsidR="00511E35">
        <w:t xml:space="preserve"> </w:t>
      </w:r>
      <w:r w:rsidR="00C53B74">
        <w:t xml:space="preserve">It was mostly used as baked volumetric data. </w:t>
      </w:r>
      <w:r w:rsidR="00511E35">
        <w:t>Recently, GPU</w:t>
      </w:r>
      <w:r w:rsidR="0061335A">
        <w:t>s were evolving their computational/ALUs abilities faster than their memory band width. This meant purely mathematical SDFs became competitive against 3D</w:t>
      </w:r>
      <w:r w:rsidR="00D25A12">
        <w:t>-</w:t>
      </w:r>
      <w:r w:rsidR="00372108">
        <w:t>texture based SDF</w:t>
      </w:r>
      <w:r w:rsidR="00433151">
        <w:t>s</w:t>
      </w:r>
      <w:r w:rsidR="00511E35">
        <w:t>.</w:t>
      </w:r>
      <w:r w:rsidR="00C53B74">
        <w:t xml:space="preserve"> </w:t>
      </w:r>
      <w:r w:rsidR="0061335A">
        <w:fldChar w:fldCharType="begin"/>
      </w:r>
      <w:r w:rsidR="0061335A">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61335A">
        <w:fldChar w:fldCharType="separate"/>
      </w:r>
      <w:r w:rsidR="0061335A" w:rsidRPr="0061335A">
        <w:rPr>
          <w:rFonts w:ascii="Calibri" w:hAnsi="Calibri" w:cs="Calibri"/>
        </w:rPr>
        <w:t>(Quilez, n.d.)</w:t>
      </w:r>
      <w:r w:rsidR="0061335A">
        <w:fldChar w:fldCharType="end"/>
      </w:r>
    </w:p>
    <w:p w14:paraId="1419E2AB" w14:textId="21F24B78" w:rsidR="003E4AA4" w:rsidRDefault="003A763D">
      <w:r>
        <w:t xml:space="preserve">When compared to </w:t>
      </w:r>
      <w:r w:rsidR="00426AB9">
        <w:t>rasterization,</w:t>
      </w:r>
      <w:r>
        <w:t xml:space="preserve"> </w:t>
      </w:r>
      <w:r w:rsidR="004A3D44">
        <w:t xml:space="preserve">which consists of the </w:t>
      </w:r>
      <w:r>
        <w:t>vertex shader</w:t>
      </w:r>
      <w:r w:rsidR="004A3D44">
        <w:t>, rasterization and the fragment shader</w:t>
      </w:r>
      <w:r w:rsidR="00147243">
        <w:t xml:space="preserve">, the ray marching algorithm </w:t>
      </w:r>
      <w:r w:rsidR="007514C2">
        <w:t>can be</w:t>
      </w:r>
      <w:r w:rsidR="004F0198">
        <w:t xml:space="preserve"> fully implemented in the fragment shader</w:t>
      </w:r>
      <w:r w:rsidR="00CA0406">
        <w:t>, allowing for integration with existing pipelines</w:t>
      </w:r>
      <w:r w:rsidR="000F19E1">
        <w:t>. I</w:t>
      </w:r>
      <w:r w:rsidR="00174034">
        <w:t xml:space="preserve">ts use cases </w:t>
      </w:r>
      <w:r w:rsidR="000F19E1">
        <w:t xml:space="preserve">are </w:t>
      </w:r>
      <w:r w:rsidR="00AA0ACC">
        <w:t>cheap ambient occlusion</w:t>
      </w:r>
      <w:r w:rsidR="000F19E1">
        <w:t>, screen space reflections</w:t>
      </w:r>
      <w:r w:rsidR="00F67BC3">
        <w:t>, rendering volumetrics, rendering clouds</w:t>
      </w:r>
      <w:r w:rsidR="009B0FC0">
        <w:t xml:space="preserve">. </w:t>
      </w:r>
      <w:r w:rsidR="00016CDE">
        <w:fldChar w:fldCharType="begin"/>
      </w:r>
      <w:r w:rsidR="00CA3344">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rsidR="00016CDE">
        <w:fldChar w:fldCharType="separate"/>
      </w:r>
      <w:r w:rsidR="00CA3344" w:rsidRPr="00CA3344">
        <w:rPr>
          <w:rFonts w:ascii="Calibri" w:hAnsi="Calibri" w:cs="Calibri"/>
        </w:rPr>
        <w:t>(Papaioannou et al., 2010; “Ray Marching,” 2024; Schneider, 2024; Tomczak, 2012)</w:t>
      </w:r>
      <w:r w:rsidR="00016CDE">
        <w:fldChar w:fldCharType="end"/>
      </w:r>
      <w:r w:rsidR="00A957B8">
        <w:t xml:space="preserve"> </w:t>
      </w:r>
    </w:p>
    <w:p w14:paraId="05066FD2" w14:textId="1EAC2200" w:rsidR="00A957B8" w:rsidRDefault="00A957B8">
      <w:r>
        <w:t xml:space="preserve">In </w:t>
      </w:r>
      <w:r w:rsidR="009C7E8C">
        <w:t>U</w:t>
      </w:r>
      <w:r>
        <w:t xml:space="preserve">nreal </w:t>
      </w:r>
      <w:r w:rsidR="009C7E8C">
        <w:t>E</w:t>
      </w:r>
      <w:r>
        <w:t xml:space="preserve">ngine </w:t>
      </w:r>
      <w:r w:rsidR="009C7E8C">
        <w:t xml:space="preserve">5 </w:t>
      </w:r>
      <w:r w:rsidR="00FB3916">
        <w:t>ray marching</w:t>
      </w:r>
      <w:r>
        <w:t xml:space="preserve"> is used for ambient occlusion </w:t>
      </w:r>
      <w:r w:rsidR="00F67BC3">
        <w:t xml:space="preserve">and distance field shadows. </w:t>
      </w:r>
      <w:r w:rsidR="00F67BC3">
        <w:fldChar w:fldCharType="begin"/>
      </w:r>
      <w:r w:rsidR="009C7E8C">
        <w:instrText xml:space="preserve"> ADDIN ZOTERO_ITEM CSL_CITATION {"citationID":"p0G2PK3v","properties":{"formattedCitation":"(Unreal Engine 5, n.d.; Ureal Engine 5, n.d.)","plainCitation":"(Unreal Engine 5, n.d.; Ureal Engine 5, n.d.)","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real Engine 5","given":""}],"accessed":{"date-parts":[["2024",10,19]]}}}],"schema":"https://github.com/citation-style-language/schema/raw/master/csl-citation.json"} </w:instrText>
      </w:r>
      <w:r w:rsidR="00F67BC3">
        <w:fldChar w:fldCharType="separate"/>
      </w:r>
      <w:r w:rsidR="009C7E8C" w:rsidRPr="009C7E8C">
        <w:rPr>
          <w:rFonts w:ascii="Calibri" w:hAnsi="Calibri" w:cs="Calibri"/>
        </w:rPr>
        <w:t>(Unreal Engine 5, n.d.; Ureal Engine 5, n.d.)</w:t>
      </w:r>
      <w:r w:rsidR="00F67BC3">
        <w:fldChar w:fldCharType="end"/>
      </w:r>
    </w:p>
    <w:p w14:paraId="6ECA19B7" w14:textId="235D1926" w:rsidR="00580301" w:rsidRDefault="00580301">
      <w:r>
        <w:t xml:space="preserve">There is a game called </w:t>
      </w:r>
      <w:r w:rsidR="002034BB">
        <w:t>“</w:t>
      </w:r>
      <w:r w:rsidR="002034BB" w:rsidRPr="002034BB">
        <w:t>Claybook</w:t>
      </w:r>
      <w:r w:rsidR="002034BB">
        <w:t>”</w:t>
      </w:r>
      <w:r w:rsidR="00483C09">
        <w:t xml:space="preserve"> (</w:t>
      </w:r>
      <w:hyperlink r:id="rId21" w:history="1">
        <w:r w:rsidR="00483C09" w:rsidRPr="00DA249F">
          <w:rPr>
            <w:rStyle w:val="Hyperlink"/>
          </w:rPr>
          <w:t>https://claybookgame.com/</w:t>
        </w:r>
      </w:hyperlink>
      <w:r w:rsidR="00483C09">
        <w:t>)</w:t>
      </w:r>
      <w:r w:rsidR="00BB62F2">
        <w:t xml:space="preserve"> </w:t>
      </w:r>
      <w:r w:rsidR="00047751">
        <w:t>which handles the entire rendering pipeline using ray marching</w:t>
      </w:r>
      <w:r w:rsidR="00BB62F2">
        <w:t xml:space="preserve"> and fully exploiting the benefits and quirks of raymarching</w:t>
      </w:r>
      <w:r w:rsidR="00047751">
        <w:t>.</w:t>
      </w:r>
    </w:p>
    <w:p w14:paraId="73F581C2" w14:textId="05469927" w:rsidR="00C90A1C" w:rsidRDefault="00221904">
      <w:r>
        <w:t>The</w:t>
      </w:r>
      <w:r w:rsidR="009B0CD3">
        <w:t xml:space="preserve"> website</w:t>
      </w:r>
      <w:r w:rsidR="00B9598B">
        <w:t xml:space="preserve"> “shadertoy”</w:t>
      </w:r>
      <w:r w:rsidR="009B0CD3">
        <w:t xml:space="preserve"> </w:t>
      </w:r>
      <w:r w:rsidR="00B9598B">
        <w:t>(</w:t>
      </w:r>
      <w:hyperlink r:id="rId22" w:history="1">
        <w:r w:rsidR="00B9598B" w:rsidRPr="00DA249F">
          <w:rPr>
            <w:rStyle w:val="Hyperlink"/>
          </w:rPr>
          <w:t>https://www.shadertoy.com/</w:t>
        </w:r>
      </w:hyperlink>
      <w:r w:rsidR="00B9598B">
        <w:t>)</w:t>
      </w:r>
      <w:r w:rsidR="003B5674">
        <w:t xml:space="preserve"> developed by </w:t>
      </w:r>
      <w:r w:rsidR="0057035C">
        <w:t>Inigo Quilez and Pol Jeremios</w:t>
      </w:r>
      <w:r>
        <w:t xml:space="preserve"> is a tool used to teach and create demo scenes</w:t>
      </w:r>
      <w:r w:rsidR="009B0CD3">
        <w:t xml:space="preserve">. It </w:t>
      </w:r>
      <w:r w:rsidR="00755831">
        <w:t>purely</w:t>
      </w:r>
      <w:r w:rsidR="003B5674">
        <w:t xml:space="preserve"> us</w:t>
      </w:r>
      <w:r w:rsidR="00755831">
        <w:t>es</w:t>
      </w:r>
      <w:r w:rsidR="003B5674">
        <w:t xml:space="preserve"> the ray marching algorithm.</w:t>
      </w:r>
      <w:r w:rsidR="00D25A12">
        <w:t xml:space="preserve"> </w:t>
      </w:r>
      <w:r w:rsidR="00DA76AD">
        <w:t>Writing code happens in GLSL</w:t>
      </w:r>
      <w:r w:rsidR="00DA2F88">
        <w:t>.</w:t>
      </w:r>
      <w:r w:rsidR="00C90A1C">
        <w:t xml:space="preserve"> </w:t>
      </w:r>
    </w:p>
    <w:p w14:paraId="275F639A" w14:textId="7F021A46" w:rsidR="000862AC" w:rsidRDefault="00C90A1C">
      <w:r>
        <w:t xml:space="preserve">There is also the </w:t>
      </w:r>
      <w:r w:rsidR="002F3A71">
        <w:t>“</w:t>
      </w:r>
      <w:r>
        <w:t>demoscene</w:t>
      </w:r>
      <w:r w:rsidR="002F3A71">
        <w:t>”</w:t>
      </w:r>
      <w:r>
        <w:t xml:space="preserve"> community, they specialize in </w:t>
      </w:r>
      <w:r w:rsidR="00894B6A">
        <w:t xml:space="preserve">creating </w:t>
      </w:r>
      <w:r>
        <w:t xml:space="preserve">non-interactive audio-visual presentations executed in real time on </w:t>
      </w:r>
      <w:r w:rsidR="00B62285">
        <w:t>computers</w:t>
      </w:r>
      <w:r>
        <w:t>.</w:t>
      </w:r>
      <w:r w:rsidR="00A81789">
        <w:t xml:space="preserve"> </w:t>
      </w:r>
      <w:r w:rsidR="00105D66">
        <w:fldChar w:fldCharType="begin"/>
      </w:r>
      <w:r w:rsidR="00105D66">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05D66">
        <w:fldChar w:fldCharType="separate"/>
      </w:r>
      <w:r w:rsidR="00105D66" w:rsidRPr="00105D66">
        <w:rPr>
          <w:rFonts w:ascii="Calibri" w:hAnsi="Calibri" w:cs="Calibri"/>
        </w:rPr>
        <w:t>(“Demoscene,” 2019)</w:t>
      </w:r>
      <w:r w:rsidR="00105D66">
        <w:fldChar w:fldCharType="end"/>
      </w:r>
      <w:r>
        <w:t xml:space="preserve"> </w:t>
      </w:r>
      <w:r w:rsidR="00A30829">
        <w:t xml:space="preserve">Which </w:t>
      </w:r>
      <w:r w:rsidR="004F180F">
        <w:t>has</w:t>
      </w:r>
      <w:r w:rsidR="00A30829">
        <w:t xml:space="preserve"> embraced “shadertoy” and SDFs</w:t>
      </w:r>
      <w:r w:rsidR="00F21F96">
        <w:t xml:space="preserve"> </w:t>
      </w:r>
      <w:r w:rsidR="00A81789">
        <w:t xml:space="preserve">in general </w:t>
      </w:r>
      <w:r w:rsidR="00F21F96">
        <w:t>for their scenes.</w:t>
      </w:r>
    </w:p>
    <w:p w14:paraId="7F13A44E" w14:textId="3B0D6978" w:rsidR="00D6180A" w:rsidRDefault="006F4B4F" w:rsidP="00534A45">
      <w:pPr>
        <w:pStyle w:val="Heading3"/>
      </w:pPr>
      <w:bookmarkStart w:id="28" w:name="_Toc186709661"/>
      <w:r>
        <w:t>APPROACHES</w:t>
      </w:r>
      <w:r w:rsidR="00534A45">
        <w:t xml:space="preserve"> considered</w:t>
      </w:r>
      <w:bookmarkEnd w:id="28"/>
    </w:p>
    <w:p w14:paraId="781D7AD0" w14:textId="40CB9100" w:rsidR="004E206C" w:rsidRPr="002D2B30" w:rsidRDefault="004E206C" w:rsidP="00837BD0">
      <w:pPr>
        <w:jc w:val="both"/>
      </w:pPr>
      <w:r>
        <w:t xml:space="preserve">Creating a ray marcher from scratch is a hefty task and will take a considerable amount of time. </w:t>
      </w:r>
      <w:r w:rsidR="00FA0FE2">
        <w:t xml:space="preserve">The main goal </w:t>
      </w:r>
      <w:r w:rsidR="00F715CD">
        <w:t>is to compare the performance with and without optimization techniques.</w:t>
      </w:r>
      <w:r w:rsidR="006F4B4F">
        <w:t xml:space="preserve"> The following </w:t>
      </w:r>
      <w:r w:rsidR="00333753">
        <w:t>approaches were considered.</w:t>
      </w:r>
    </w:p>
    <w:p w14:paraId="31807B91" w14:textId="1A9A7EDC" w:rsidR="007579D5" w:rsidRDefault="007579D5" w:rsidP="00837BD0">
      <w:pPr>
        <w:pStyle w:val="Heading4"/>
        <w:jc w:val="both"/>
      </w:pPr>
      <w:r>
        <w:t xml:space="preserve">Custom </w:t>
      </w:r>
      <w:r w:rsidR="0024539E">
        <w:t>framework / own implementation</w:t>
      </w:r>
    </w:p>
    <w:p w14:paraId="25D5186F" w14:textId="20196334" w:rsidR="009A7929" w:rsidRDefault="00635D3D" w:rsidP="00837BD0">
      <w:pPr>
        <w:jc w:val="both"/>
      </w:pPr>
      <w:r>
        <w:t xml:space="preserve">The framework </w:t>
      </w:r>
      <w:r w:rsidR="001E279F">
        <w:t xml:space="preserve">can completely be </w:t>
      </w:r>
      <w:r w:rsidR="00402BED">
        <w:t>run</w:t>
      </w:r>
      <w:r w:rsidR="001E279F">
        <w:t xml:space="preserve"> </w:t>
      </w:r>
      <w:r>
        <w:t xml:space="preserve">on the CPU, meaning that debugging would be </w:t>
      </w:r>
      <w:r w:rsidR="00EB1503">
        <w:t>easy</w:t>
      </w:r>
      <w:r>
        <w:t xml:space="preserve">. </w:t>
      </w:r>
    </w:p>
    <w:p w14:paraId="495738D9" w14:textId="77777777" w:rsidR="00837BD0" w:rsidRDefault="00027EEB" w:rsidP="00837BD0">
      <w:pPr>
        <w:jc w:val="both"/>
      </w:pPr>
      <w:r>
        <w:t xml:space="preserve">Running completely </w:t>
      </w:r>
      <w:r w:rsidR="00EB1503">
        <w:t xml:space="preserve">on the CPU </w:t>
      </w:r>
      <w:r w:rsidR="008E50B8">
        <w:t xml:space="preserve">is of course </w:t>
      </w:r>
      <w:r w:rsidR="00EB1503">
        <w:t xml:space="preserve">also a </w:t>
      </w:r>
      <w:r w:rsidR="008E50B8">
        <w:t>drawback</w:t>
      </w:r>
      <w:r w:rsidR="0032253D">
        <w:t>.</w:t>
      </w:r>
      <w:r w:rsidR="00376DDD">
        <w:t xml:space="preserve"> </w:t>
      </w:r>
      <w:r w:rsidR="0032253D">
        <w:t>There</w:t>
      </w:r>
      <w:r w:rsidR="00376DDD">
        <w:t xml:space="preserve"> would </w:t>
      </w:r>
      <w:r w:rsidR="0032253D">
        <w:t xml:space="preserve">be </w:t>
      </w:r>
      <w:r w:rsidR="00376DDD">
        <w:t>a considerable drop in performance</w:t>
      </w:r>
      <w:r w:rsidR="005151D6">
        <w:t>, as we can’t use the computational power of the GPU.</w:t>
      </w:r>
      <w:r w:rsidR="00BE2B2B">
        <w:t xml:space="preserve"> </w:t>
      </w:r>
    </w:p>
    <w:p w14:paraId="00700912" w14:textId="187311B0" w:rsidR="00AF79C9" w:rsidRPr="00BE2B2B" w:rsidRDefault="00F92E48" w:rsidP="00837BD0">
      <w:pPr>
        <w:jc w:val="both"/>
      </w:pPr>
      <w:r>
        <w:lastRenderedPageBreak/>
        <w:t>Writing regular C++ code is a huge benefit</w:t>
      </w:r>
      <w:r w:rsidR="008F1154">
        <w:t>. There is more functionality than when writing shader code.</w:t>
      </w:r>
      <w:r w:rsidR="00476109">
        <w:t xml:space="preserve"> </w:t>
      </w:r>
      <w:r w:rsidR="00BF35A8">
        <w:t>In C++ you can also use recursion</w:t>
      </w:r>
      <w:r w:rsidR="00D0093F">
        <w:t>, classe</w:t>
      </w:r>
      <w:r w:rsidR="00C03667">
        <w:t>s, pointers, containers, etc</w:t>
      </w:r>
      <w:r w:rsidR="00D0093F">
        <w:t xml:space="preserve">. </w:t>
      </w:r>
      <w:r w:rsidR="00AF79C9">
        <w:t>In C++ there is no built-in support for vector math and matrix operations</w:t>
      </w:r>
      <w:r w:rsidR="007D0265">
        <w:t>.</w:t>
      </w:r>
    </w:p>
    <w:p w14:paraId="24C5BF9A" w14:textId="64128015" w:rsidR="009A7929" w:rsidRDefault="00476109" w:rsidP="00837BD0">
      <w:pPr>
        <w:pStyle w:val="Heading4"/>
        <w:jc w:val="both"/>
      </w:pPr>
      <w:r>
        <w:t>Graphics api</w:t>
      </w:r>
    </w:p>
    <w:p w14:paraId="64568640" w14:textId="5FC2B7C8" w:rsidR="00837BD0" w:rsidRDefault="00A82AF2" w:rsidP="00837BD0">
      <w:pPr>
        <w:jc w:val="both"/>
      </w:pPr>
      <w:r>
        <w:t>G</w:t>
      </w:r>
      <w:r w:rsidR="003D1FC2">
        <w:t xml:space="preserve">raphics APIs </w:t>
      </w:r>
      <w:r w:rsidR="009D5E06">
        <w:t xml:space="preserve">allow </w:t>
      </w:r>
      <w:r w:rsidR="002D2F1C">
        <w:t>the user</w:t>
      </w:r>
      <w:r w:rsidR="009D5E06">
        <w:t xml:space="preserve"> to </w:t>
      </w:r>
      <w:r w:rsidR="003D1FC2">
        <w:t>communicat</w:t>
      </w:r>
      <w:r w:rsidR="009D5E06">
        <w:t xml:space="preserve">e with </w:t>
      </w:r>
      <w:r w:rsidR="003D1FC2">
        <w:t>the GPU</w:t>
      </w:r>
      <w:r w:rsidR="00726E43">
        <w:t>.</w:t>
      </w:r>
      <w:r w:rsidR="004E206C">
        <w:t xml:space="preserve"> </w:t>
      </w:r>
      <w:r w:rsidR="00C37AEE">
        <w:t>This will get us all the frames we could ever wish for.</w:t>
      </w:r>
      <w:r w:rsidR="005A266C">
        <w:t xml:space="preserve"> However, there are some drawbacks.</w:t>
      </w:r>
      <w:r w:rsidR="00B35E28">
        <w:t xml:space="preserve"> Debugging support for graphics applications is very limited, not built-in and often not as straightforward</w:t>
      </w:r>
      <w:r w:rsidR="00E60264">
        <w:t xml:space="preserve"> and requiring external tools such as </w:t>
      </w:r>
      <w:r w:rsidR="00B567FD">
        <w:t>“</w:t>
      </w:r>
      <w:r w:rsidR="00E60264">
        <w:t>RenderDoc</w:t>
      </w:r>
      <w:r w:rsidR="00B567FD">
        <w:t>”</w:t>
      </w:r>
      <w:r w:rsidR="00B35E28">
        <w:t xml:space="preserve">. </w:t>
      </w:r>
    </w:p>
    <w:p w14:paraId="66E39549" w14:textId="215B10DA" w:rsidR="00C37AEE" w:rsidRDefault="00050152" w:rsidP="00837BD0">
      <w:pPr>
        <w:jc w:val="both"/>
      </w:pPr>
      <w:r>
        <w:t xml:space="preserve">Feature support for </w:t>
      </w:r>
      <w:r w:rsidR="00D05ED8">
        <w:t xml:space="preserve">languages such as </w:t>
      </w:r>
      <w:r>
        <w:t>GLSL or HLSL is also limited as it has a different execution environment.</w:t>
      </w:r>
      <w:r w:rsidR="004F4DEA">
        <w:t xml:space="preserve"> They do have built-in support for vector math and matrix operations.</w:t>
      </w:r>
    </w:p>
    <w:p w14:paraId="30E2D5CF" w14:textId="55EC399F" w:rsidR="0015295E" w:rsidRDefault="0015295E" w:rsidP="00837BD0">
      <w:pPr>
        <w:jc w:val="both"/>
      </w:pPr>
      <w:r>
        <w:t xml:space="preserve">As mentioned above, the ray marching algorithm only </w:t>
      </w:r>
      <w:r w:rsidR="00D32542">
        <w:t xml:space="preserve">must </w:t>
      </w:r>
      <w:r>
        <w:t>be implemented in the fragment shader of a rasterization pipeline.</w:t>
      </w:r>
      <w:r w:rsidR="00D32542">
        <w:t xml:space="preserve"> This means all </w:t>
      </w:r>
      <w:r w:rsidR="00E2508D">
        <w:t xml:space="preserve">that is </w:t>
      </w:r>
      <w:r w:rsidR="00D32542">
        <w:t>need</w:t>
      </w:r>
      <w:r w:rsidR="00E2508D">
        <w:t xml:space="preserve">ed </w:t>
      </w:r>
      <w:r w:rsidR="00224489">
        <w:t xml:space="preserve">is a singular </w:t>
      </w:r>
      <w:r w:rsidR="00D32542">
        <w:t>compute shader</w:t>
      </w:r>
      <w:r w:rsidR="005C03D3">
        <w:t>.</w:t>
      </w:r>
      <w:r w:rsidR="00862CC8">
        <w:t xml:space="preserve"> So once that has been set up using the API, all that is left to write is in the shader.</w:t>
      </w:r>
      <w:r w:rsidR="0043192F">
        <w:t xml:space="preserve"> This is of course a nightmare for </w:t>
      </w:r>
      <w:r w:rsidR="00EC62D5">
        <w:t>organizational</w:t>
      </w:r>
      <w:r w:rsidR="0043192F">
        <w:t xml:space="preserve"> purposes</w:t>
      </w:r>
      <w:r w:rsidR="00433702">
        <w:t xml:space="preserve">, if everything </w:t>
      </w:r>
      <w:r w:rsidR="00EC62D5">
        <w:t>is in</w:t>
      </w:r>
      <w:r w:rsidR="00433702">
        <w:t xml:space="preserve"> one file.</w:t>
      </w:r>
      <w:r w:rsidR="00EC62D5">
        <w:t xml:space="preserve"> </w:t>
      </w:r>
    </w:p>
    <w:p w14:paraId="3FA25978" w14:textId="26BA1969" w:rsidR="00EC62D5" w:rsidRDefault="00EC62D5" w:rsidP="00837BD0">
      <w:pPr>
        <w:jc w:val="both"/>
      </w:pPr>
      <w:r>
        <w:t xml:space="preserve">Vulkan </w:t>
      </w:r>
      <w:r w:rsidR="00C07165">
        <w:t xml:space="preserve">and OpenGL were </w:t>
      </w:r>
      <w:r>
        <w:t>considered</w:t>
      </w:r>
      <w:r w:rsidR="00C07165">
        <w:t>. OpenGL for its ease of use and its wide usage across the C++ community.</w:t>
      </w:r>
      <w:r w:rsidR="009A5147">
        <w:t xml:space="preserve"> </w:t>
      </w:r>
      <w:r w:rsidR="008F1AE4">
        <w:t>Vulkan</w:t>
      </w:r>
      <w:r>
        <w:t xml:space="preserve"> is where I have the most experience</w:t>
      </w:r>
      <w:r w:rsidR="009A5147">
        <w:t>, and I already have an existing framework there.</w:t>
      </w:r>
    </w:p>
    <w:p w14:paraId="1CE18B04" w14:textId="67E1DD91" w:rsidR="00777687" w:rsidRDefault="00777687" w:rsidP="00777687">
      <w:pPr>
        <w:pStyle w:val="Heading4"/>
      </w:pPr>
      <w:r>
        <w:t>shadertoy</w:t>
      </w:r>
    </w:p>
    <w:p w14:paraId="14E6488E" w14:textId="77777777" w:rsidR="00C3344B" w:rsidRDefault="00A860DD" w:rsidP="00777687">
      <w:r>
        <w:t>The “shadert</w:t>
      </w:r>
      <w:r w:rsidR="00321B86">
        <w:t>o</w:t>
      </w:r>
      <w:r>
        <w:t xml:space="preserve">y” website would </w:t>
      </w:r>
      <w:r w:rsidR="00811AE0">
        <w:t xml:space="preserve">require the least amount of work </w:t>
      </w:r>
      <w:r>
        <w:t>to execute this research in.</w:t>
      </w:r>
      <w:r w:rsidR="00B90FE7">
        <w:t xml:space="preserve"> It runs entirely on the ray marching algorithm already. </w:t>
      </w:r>
      <w:r w:rsidR="00321B86">
        <w:t xml:space="preserve">It uses </w:t>
      </w:r>
      <w:r w:rsidR="00811AE0">
        <w:t>GLSL,</w:t>
      </w:r>
      <w:r w:rsidR="00321B86">
        <w:t xml:space="preserve"> which is </w:t>
      </w:r>
      <w:r w:rsidR="00811AE0">
        <w:t>simple</w:t>
      </w:r>
      <w:r w:rsidR="00321B86">
        <w:t xml:space="preserve"> to </w:t>
      </w:r>
      <w:r w:rsidR="00811AE0">
        <w:t>understand,</w:t>
      </w:r>
      <w:r w:rsidR="00321B86">
        <w:t xml:space="preserve"> and it has its own little compiler to tell you what is wrong.</w:t>
      </w:r>
      <w:r w:rsidR="00811AE0">
        <w:t xml:space="preserve"> </w:t>
      </w:r>
    </w:p>
    <w:p w14:paraId="025FDE66" w14:textId="555AA8BD" w:rsidR="00777687" w:rsidRDefault="00C3344B" w:rsidP="00777687">
      <w:r>
        <w:t>However, there aren’t</w:t>
      </w:r>
      <w:r w:rsidR="00811AE0">
        <w:t xml:space="preserve"> any method</w:t>
      </w:r>
      <w:r>
        <w:t>s</w:t>
      </w:r>
      <w:r w:rsidR="00811AE0">
        <w:t xml:space="preserve"> of capturing frames and looking at the output, like with “RenderDoc”. </w:t>
      </w:r>
    </w:p>
    <w:p w14:paraId="7CE77A25" w14:textId="2D082CAC" w:rsidR="00871E11" w:rsidRPr="00777687" w:rsidRDefault="00871E11" w:rsidP="00777687">
      <w:r>
        <w:t>There is no possibility for me to track anything</w:t>
      </w:r>
      <w:r w:rsidR="00411567">
        <w:t xml:space="preserve">, the user </w:t>
      </w:r>
      <w:r w:rsidR="007900EC">
        <w:t xml:space="preserve">only </w:t>
      </w:r>
      <w:r w:rsidR="00411567">
        <w:t xml:space="preserve">has access to </w:t>
      </w:r>
      <w:r w:rsidR="00C439AE">
        <w:t>the</w:t>
      </w:r>
      <w:r w:rsidR="00411567">
        <w:t xml:space="preserve"> shader.</w:t>
      </w:r>
    </w:p>
    <w:p w14:paraId="4050B88E" w14:textId="5EA658C9" w:rsidR="00EC7589" w:rsidRDefault="00EC7589" w:rsidP="00EC7589">
      <w:pPr>
        <w:pStyle w:val="Heading4"/>
      </w:pPr>
      <w:r>
        <w:t>choice and motivation</w:t>
      </w:r>
    </w:p>
    <w:p w14:paraId="66E99D73" w14:textId="35F33ACD" w:rsidR="008F1AE4" w:rsidRPr="005C1F05" w:rsidRDefault="008F1AE4" w:rsidP="008F1AE4">
      <w:r>
        <w:t>Custom</w:t>
      </w:r>
      <w:r w:rsidR="005C1F05">
        <w:t xml:space="preserve"> implementation is the approach of choice.</w:t>
      </w:r>
      <w:r w:rsidR="004D5223">
        <w:t xml:space="preserve"> </w:t>
      </w:r>
      <w:r w:rsidR="00BD2B95">
        <w:t>It is the approach that will allow the easiest gathering of data while keeping the amount of work relatively small.</w:t>
      </w:r>
    </w:p>
    <w:p w14:paraId="0E1CBB5E" w14:textId="5A8A19EA" w:rsidR="007900EC" w:rsidRDefault="002B7158" w:rsidP="002B7158">
      <w:pPr>
        <w:tabs>
          <w:tab w:val="left" w:pos="3894"/>
        </w:tabs>
      </w:pPr>
      <w:r>
        <w:t xml:space="preserve">Before I explored this topic, I had created my own implementation of the ray-tracing algorithm. As discussed earlier, the ray marching algorithm has some of the same traits as </w:t>
      </w:r>
      <w:r w:rsidR="00BD2B95">
        <w:t xml:space="preserve">the </w:t>
      </w:r>
      <w:r>
        <w:t>ray tracing</w:t>
      </w:r>
      <w:r w:rsidR="00BD2B95">
        <w:t xml:space="preserve"> algorithm</w:t>
      </w:r>
      <w:r>
        <w:t>. So, this could potentially be a good building block to set up the experiment, I am also familiar with this framework.</w:t>
      </w:r>
      <w:r w:rsidR="007900EC">
        <w:t xml:space="preserve"> Unlike setting up </w:t>
      </w:r>
      <w:r w:rsidR="007E35D6">
        <w:t>something entirely from scratch using the graphics API.</w:t>
      </w:r>
    </w:p>
    <w:p w14:paraId="7FDA7F44" w14:textId="340EF911" w:rsidR="007B7F69" w:rsidRDefault="007B7F69" w:rsidP="002B7158">
      <w:pPr>
        <w:tabs>
          <w:tab w:val="left" w:pos="3894"/>
        </w:tabs>
      </w:pPr>
      <w:r>
        <w:t xml:space="preserve">As mentioned before there is more added functionality when writing C++ instead of </w:t>
      </w:r>
      <w:r w:rsidR="000D799B">
        <w:t>shader languages</w:t>
      </w:r>
      <w:r>
        <w:t>.</w:t>
      </w:r>
      <w:r w:rsidR="00454A1B">
        <w:t xml:space="preserve"> </w:t>
      </w:r>
      <w:r w:rsidR="000D799B">
        <w:t>Debugging will also be easier on the CPU</w:t>
      </w:r>
      <w:r w:rsidR="00957E45">
        <w:t>, definitely when it comes to acceleration structures as they don’t provide any visual output.</w:t>
      </w:r>
      <w:r w:rsidR="000D799B">
        <w:t xml:space="preserve"> </w:t>
      </w:r>
    </w:p>
    <w:p w14:paraId="3D0EA72C" w14:textId="282EAE13" w:rsidR="002B7158" w:rsidRDefault="00133849" w:rsidP="002B7158">
      <w:pPr>
        <w:tabs>
          <w:tab w:val="left" w:pos="3894"/>
        </w:tabs>
      </w:pPr>
      <w:r>
        <w:t>The first</w:t>
      </w:r>
      <w:r w:rsidR="00FE5905">
        <w:t xml:space="preserve"> drawback of this approach is that it </w:t>
      </w:r>
      <w:r w:rsidR="002B7158">
        <w:t>use</w:t>
      </w:r>
      <w:r w:rsidR="00FE5905">
        <w:t>s</w:t>
      </w:r>
      <w:r w:rsidR="002B7158">
        <w:t xml:space="preserve"> a custom math library which </w:t>
      </w:r>
      <w:r w:rsidR="00164C5C">
        <w:t>is</w:t>
      </w:r>
      <w:r w:rsidR="002B7158">
        <w:t xml:space="preserve"> slower and incomplete. It still need</w:t>
      </w:r>
      <w:r w:rsidR="0082058B">
        <w:t>s</w:t>
      </w:r>
      <w:r w:rsidR="002B7158">
        <w:t xml:space="preserve"> to be swapped for </w:t>
      </w:r>
      <w:r w:rsidR="002B7158" w:rsidRPr="00CB1A01">
        <w:t>OpenGL Mathematics</w:t>
      </w:r>
      <w:r w:rsidR="002B7158">
        <w:t xml:space="preserve"> (GLM).</w:t>
      </w:r>
    </w:p>
    <w:p w14:paraId="6463DD7C" w14:textId="63335AE3" w:rsidR="00C86C54" w:rsidRDefault="00133849" w:rsidP="002B7158">
      <w:pPr>
        <w:tabs>
          <w:tab w:val="left" w:pos="3894"/>
        </w:tabs>
      </w:pPr>
      <w:r>
        <w:t xml:space="preserve">Secondly, nothing could ever run as fast on the </w:t>
      </w:r>
      <w:r w:rsidR="00616158">
        <w:t>C</w:t>
      </w:r>
      <w:r>
        <w:t>PU</w:t>
      </w:r>
      <w:r w:rsidR="00616158">
        <w:t xml:space="preserve"> as on the GPU.</w:t>
      </w:r>
      <w:r w:rsidR="005D74BD">
        <w:t xml:space="preserve"> The application will most definitely have to be multi-threaded to execute the research</w:t>
      </w:r>
      <w:r w:rsidR="002F2FD4">
        <w:t xml:space="preserve"> at more than 1 FPS</w:t>
      </w:r>
      <w:r w:rsidR="005D74BD">
        <w:t>.</w:t>
      </w:r>
    </w:p>
    <w:p w14:paraId="187AF2F5" w14:textId="09AA469E" w:rsidR="002E1349" w:rsidRDefault="000D5C84" w:rsidP="00BC32BC">
      <w:pPr>
        <w:pStyle w:val="Heading1"/>
        <w:jc w:val="both"/>
      </w:pPr>
      <w:bookmarkStart w:id="29" w:name="_Toc186709662"/>
      <w:r>
        <w:lastRenderedPageBreak/>
        <w:t>Research</w:t>
      </w:r>
      <w:bookmarkEnd w:id="29"/>
    </w:p>
    <w:p w14:paraId="6479D8BE" w14:textId="25A66B68" w:rsidR="006C70D1" w:rsidRPr="006C70D1" w:rsidRDefault="006C70D1" w:rsidP="006C70D1">
      <w:pPr>
        <w:jc w:val="both"/>
        <w:rPr>
          <w:b/>
          <w:i/>
          <w:iCs/>
        </w:rPr>
      </w:pPr>
      <w:r w:rsidRPr="00CE20BA">
        <w:rPr>
          <w:rStyle w:val="SubtleEmphasis"/>
          <w:b/>
          <w:color w:val="auto"/>
          <w:highlight w:val="yellow"/>
        </w:rPr>
        <w:t>In the research section, you 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3FC76CAF" w14:textId="19388162" w:rsidR="000D5C84" w:rsidRDefault="00785CFF" w:rsidP="00785CFF">
      <w:pPr>
        <w:pStyle w:val="Heading2"/>
      </w:pPr>
      <w:r>
        <w:t>aabb</w:t>
      </w:r>
      <w:r w:rsidR="00844E6B">
        <w:t>s</w:t>
      </w:r>
      <w:r>
        <w:t xml:space="preserve"> for sdf</w:t>
      </w:r>
      <w:r w:rsidR="00A62BC6">
        <w:t>s</w:t>
      </w:r>
    </w:p>
    <w:p w14:paraId="0B1E4776" w14:textId="36D25A8C" w:rsidR="00AB2CB4" w:rsidRDefault="00AB2CB4" w:rsidP="00AB2CB4">
      <w:pPr>
        <w:pStyle w:val="Heading3"/>
      </w:pPr>
      <w:r>
        <w:t>aabbs for sdfs</w:t>
      </w:r>
      <w:r w:rsidR="002A00F6">
        <w:t xml:space="preserve"> are early outs</w:t>
      </w:r>
    </w:p>
    <w:p w14:paraId="07EB2A13" w14:textId="35C4C180" w:rsidR="00AB2CB4" w:rsidRDefault="00AB2CB4" w:rsidP="00CC329E">
      <w:pPr>
        <w:jc w:val="both"/>
      </w:pPr>
      <w:r>
        <w:t xml:space="preserve">In the theoretical framework creating the AABB for triangle meshes was discussed. However, when working with those, every point is known in world space, allowing for easy construction of the axis aligned bounding box. </w:t>
      </w:r>
    </w:p>
    <w:p w14:paraId="798F4F9B" w14:textId="12FF52BB" w:rsidR="0060320D" w:rsidRDefault="002B56A7" w:rsidP="00CC329E">
      <w:pPr>
        <w:jc w:val="both"/>
      </w:pPr>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approaches were </w:t>
      </w:r>
      <w:r w:rsidR="0001620D">
        <w:t>implemented</w:t>
      </w:r>
      <w:r w:rsidR="004C5265">
        <w:t xml:space="preserve"> </w:t>
      </w:r>
      <w:r w:rsidR="00972FEB">
        <w:t xml:space="preserve">and compared </w:t>
      </w:r>
      <w:r w:rsidR="004C5265">
        <w:t>for constructing the shape of the early out SD</w:t>
      </w:r>
      <w:r w:rsidR="00972FEB">
        <w:t>F</w:t>
      </w:r>
      <w:r w:rsidR="0060320D">
        <w:t>.</w:t>
      </w:r>
    </w:p>
    <w:p w14:paraId="3D271529" w14:textId="10D9F0A6" w:rsidR="000E249E" w:rsidRDefault="000E249E" w:rsidP="00CC329E">
      <w:pPr>
        <w:jc w:val="both"/>
      </w:pPr>
      <w:r>
        <w:t>What does the axis aligned bounding box look like in ray marching</w:t>
      </w:r>
      <w:r w:rsidR="002B7D10">
        <w:t>?</w:t>
      </w:r>
      <w:r w:rsidR="00B748E7">
        <w:t xml:space="preserve"> </w:t>
      </w:r>
      <w:r w:rsidR="00AF4129">
        <w:t>Unlike ray tracing w</w:t>
      </w:r>
      <w:r w:rsidR="00B748E7">
        <w:t>e cannot intersect with a box first using the ray marching algorithm.</w:t>
      </w:r>
      <w:r w:rsidR="00954F98">
        <w:t xml:space="preserve"> </w:t>
      </w:r>
      <w:r w:rsidR="00AF4129">
        <w:t xml:space="preserve">We must march towards the </w:t>
      </w:r>
      <w:r w:rsidR="00F65DFF">
        <w:t>early out shape</w:t>
      </w:r>
      <w:r w:rsidR="00AF4129">
        <w:t xml:space="preserve"> along the ray. This means we</w:t>
      </w:r>
      <w:r w:rsidR="00620082">
        <w:t xml:space="preserve"> need</w:t>
      </w:r>
      <w:r w:rsidR="0072109E">
        <w:t xml:space="preserve"> an</w:t>
      </w:r>
      <w:r w:rsidR="00AF4129">
        <w:t xml:space="preserve"> </w:t>
      </w:r>
      <w:r w:rsidR="0072109E">
        <w:t>additional</w:t>
      </w:r>
      <w:r w:rsidR="00AF4129">
        <w:t xml:space="preserve"> SDF</w:t>
      </w:r>
      <w:r w:rsidR="00140821">
        <w:t xml:space="preserve"> as early out</w:t>
      </w:r>
      <w:r w:rsidR="00AF4129">
        <w:t>.</w:t>
      </w:r>
      <w:r w:rsidR="007C7F15">
        <w:t xml:space="preserve"> </w:t>
      </w:r>
      <w:r w:rsidR="006F4AFB">
        <w:t>Two SDF shapes were considered a box, and a sphere.</w:t>
      </w:r>
    </w:p>
    <w:p w14:paraId="29C8CD70" w14:textId="7E7FAD89" w:rsidR="00AB43C2" w:rsidRDefault="00AB43C2" w:rsidP="00CC329E">
      <w:pPr>
        <w:jc w:val="both"/>
      </w:pPr>
      <w:r>
        <w:t>To use this additional SDF, first the distance to the additional SDF is calculated. If the distance to the additional SDF is smaller than a certain threshold (0.001), the distance to the object</w:t>
      </w:r>
      <w:r w:rsidR="002D26F4">
        <w:t xml:space="preserve"> </w:t>
      </w:r>
      <w:r w:rsidR="005C0C2D">
        <w:t xml:space="preserve">enclosed by the additional SDF </w:t>
      </w:r>
      <w:r w:rsidR="002D26F4">
        <w:t>must be computed</w:t>
      </w:r>
      <w:r w:rsidR="00DD448E">
        <w:t xml:space="preserve"> and returned. If the distance to it is bigger than the threshold </w:t>
      </w:r>
      <w:r w:rsidR="00AB0A61">
        <w:t>that distance is returned and acts as a form of early out</w:t>
      </w:r>
      <w:r w:rsidR="00724AB3">
        <w:t>, and the need to use the enclosed object is redundant</w:t>
      </w:r>
      <w:r w:rsidR="00DD448E">
        <w:t>.</w:t>
      </w:r>
      <w:r w:rsidR="00AB0A61">
        <w:t xml:space="preserve"> </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163930CB"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earlyOutDistance</w:t>
      </w:r>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6CE9AEF4"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GetDistanceUnoptimized</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4F1281ED" w14:textId="6B070FB8" w:rsidR="00A727DA" w:rsidRDefault="00D32C2D" w:rsidP="00CC329E">
      <w:pPr>
        <w:jc w:val="both"/>
      </w:pPr>
      <w:r>
        <w:t>Only if the result of the early out test is greater than the threshold value, should it return the early out value.</w:t>
      </w:r>
      <w:r w:rsidR="00CA6D9C">
        <w:t xml:space="preserve"> This speeds up the ray marching process greatly.</w:t>
      </w:r>
      <w:r w:rsidR="00171BBE">
        <w:t xml:space="preserve"> </w:t>
      </w:r>
      <w:r w:rsidR="00E350BF">
        <w:t>However, it does</w:t>
      </w:r>
      <w:r w:rsidR="00171BBE">
        <w:t xml:space="preserve"> mean that once the ray is marching inside the early out</w:t>
      </w:r>
      <w:r w:rsidR="009D1FC3">
        <w:t>-</w:t>
      </w:r>
      <w:r w:rsidR="00171BBE">
        <w:t>SDF</w:t>
      </w:r>
      <w:r w:rsidR="00CC329E">
        <w:t>,</w:t>
      </w:r>
      <w:r w:rsidR="00171BBE">
        <w:t xml:space="preserve"> </w:t>
      </w:r>
      <w:r w:rsidR="000F281D">
        <w:t xml:space="preserve">extra and unnecessary </w:t>
      </w:r>
      <w:r w:rsidR="00171BBE">
        <w:t>calculations</w:t>
      </w:r>
      <w:r w:rsidR="000F281D">
        <w:t xml:space="preserve"> will happen</w:t>
      </w:r>
      <w:r w:rsidR="00171BBE">
        <w:t>.</w:t>
      </w:r>
      <w:r w:rsidR="00F5735D">
        <w:t xml:space="preserve"> This is to be expected </w:t>
      </w:r>
      <w:r w:rsidR="009E4FA0">
        <w:t>and</w:t>
      </w:r>
      <w:r w:rsidR="003A6121">
        <w:t xml:space="preserve"> </w:t>
      </w:r>
      <w:r w:rsidR="009E4FA0">
        <w:t xml:space="preserve">no different than what happens </w:t>
      </w:r>
      <w:r w:rsidR="003A6121">
        <w:t>in</w:t>
      </w:r>
      <w:r w:rsidR="00F5735D">
        <w:t xml:space="preserve"> ray</w:t>
      </w:r>
      <w:r w:rsidR="003A6121">
        <w:t xml:space="preserve"> </w:t>
      </w:r>
      <w:r w:rsidR="00F5735D">
        <w:t>tracing</w:t>
      </w:r>
      <w:r w:rsidR="00EF5C43">
        <w:t>.</w:t>
      </w:r>
      <w:r w:rsidR="00C828F8">
        <w:t xml:space="preserve"> </w:t>
      </w:r>
      <w:r w:rsidR="001A499C">
        <w:t>However, t</w:t>
      </w:r>
      <w:r w:rsidR="00C828F8">
        <w:t xml:space="preserve">he benefits of an early </w:t>
      </w:r>
      <w:r w:rsidR="0042566C">
        <w:t>out</w:t>
      </w:r>
      <w:r w:rsidR="00C828F8">
        <w:t xml:space="preserve"> hugely outweigh those extra calculations when actually approaching and hitting an object.</w:t>
      </w:r>
    </w:p>
    <w:p w14:paraId="4EC4E508" w14:textId="426F9E23" w:rsidR="00D92883" w:rsidRDefault="00B77399" w:rsidP="00D92883">
      <w:pPr>
        <w:pStyle w:val="Heading3"/>
      </w:pPr>
      <w:r>
        <w:t xml:space="preserve">Box </w:t>
      </w:r>
      <w:r w:rsidR="008C6686">
        <w:t>early out</w:t>
      </w:r>
    </w:p>
    <w:p w14:paraId="1E19B9C9" w14:textId="32C17E4D" w:rsidR="002C764E" w:rsidRDefault="002C764E" w:rsidP="002C764E">
      <w:pPr>
        <w:pStyle w:val="Heading4"/>
      </w:pPr>
      <w:r>
        <w:t>Constructing the boundaries</w:t>
      </w:r>
    </w:p>
    <w:p w14:paraId="0482B994" w14:textId="145A086B" w:rsidR="001F1F93" w:rsidRDefault="003562B8" w:rsidP="00CC329E">
      <w:pPr>
        <w:jc w:val="both"/>
      </w:pPr>
      <w:r>
        <w:t>The following approach was used to approximate the boundaries of a box</w:t>
      </w:r>
      <w:r w:rsidR="00207CF9">
        <w:t xml:space="preserve"> around any underlying SDF</w:t>
      </w:r>
      <w:r>
        <w:t>.</w:t>
      </w:r>
      <w:r w:rsidR="00CA159C">
        <w:t xml:space="preserve"> </w:t>
      </w:r>
    </w:p>
    <w:p w14:paraId="6AD28E2B" w14:textId="27AA998A" w:rsidR="00A97B95" w:rsidRDefault="00CA159C" w:rsidP="00CC329E">
      <w:pPr>
        <w:jc w:val="both"/>
      </w:pPr>
      <w:r>
        <w:t>For each direction on every axis in the cartesian coordinate space</w:t>
      </w:r>
      <w:r w:rsidR="00802F37">
        <w:t xml:space="preserve"> (x, -x, y, -y, z, -z)</w:t>
      </w:r>
      <w:r w:rsidR="00843ABB">
        <w:t xml:space="preserve"> a </w:t>
      </w:r>
      <w:r w:rsidR="00542902">
        <w:t>“</w:t>
      </w:r>
      <w:r w:rsidR="00843ABB">
        <w:t>wall</w:t>
      </w:r>
      <w:r w:rsidR="00542902">
        <w:t>”</w:t>
      </w:r>
      <w:r w:rsidR="00843ABB">
        <w:t xml:space="preserve"> of points is constructed in a rectangular grid perpendicular to </w:t>
      </w:r>
      <w:r w:rsidR="00415F11">
        <w:t>its</w:t>
      </w:r>
      <w:r w:rsidR="00843ABB">
        <w:t xml:space="preserve"> direction.</w:t>
      </w:r>
      <w:r w:rsidR="00292E32">
        <w:t xml:space="preserve"> The initial distance at which the </w:t>
      </w:r>
      <w:r w:rsidR="00324FA1">
        <w:t>walls are</w:t>
      </w:r>
      <w:r w:rsidR="00292E32">
        <w:t xml:space="preserve"> constructed </w:t>
      </w:r>
      <w:r w:rsidR="007C43B5">
        <w:t>is</w:t>
      </w:r>
      <w:r w:rsidR="00292E32">
        <w:t xml:space="preserve"> the </w:t>
      </w:r>
      <w:r w:rsidR="00CF6A8C">
        <w:lastRenderedPageBreak/>
        <w:t xml:space="preserve">maximum </w:t>
      </w:r>
      <w:r w:rsidR="00292E32">
        <w:t>scene boundar</w:t>
      </w:r>
      <w:r w:rsidR="006A4777">
        <w:t>y</w:t>
      </w:r>
      <w:r w:rsidR="00292E32">
        <w:t>.</w:t>
      </w:r>
      <w:r w:rsidR="00CF6A8C">
        <w:t xml:space="preserve"> </w:t>
      </w:r>
      <w:r w:rsidR="00A97B95">
        <w:t xml:space="preserve">Each wall then calculates </w:t>
      </w:r>
      <w:r w:rsidR="00103ABC">
        <w:t>its</w:t>
      </w:r>
      <w:r w:rsidR="00A97B95">
        <w:t xml:space="preserve"> minimum distance to the SDF and stores the point for which it was calculated.</w:t>
      </w:r>
    </w:p>
    <w:p w14:paraId="75702373" w14:textId="4AFA57C4" w:rsidR="00E76B52" w:rsidRDefault="00E76B52" w:rsidP="00CC329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71519818"/>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23716F" w14:textId="7E59E79C" w:rsidR="00B26083" w:rsidRDefault="00B26083" w:rsidP="00CC329E">
      <w:pPr>
        <w:jc w:val="both"/>
      </w:pPr>
      <w:r>
        <w:t>When calculating the length of the point we only want to incorporate the component of the point which is also present in the direction.</w:t>
      </w:r>
      <w:r w:rsidR="00084366">
        <w:t xml:space="preserve"> </w:t>
      </w:r>
      <w:r w:rsidR="00176827">
        <w:t>Otherwise,</w:t>
      </w:r>
      <w:r w:rsidR="00084366">
        <w:t xml:space="preserve"> </w:t>
      </w:r>
      <w:r w:rsidR="00176827">
        <w:t>if the point has a value for all 3 components</w:t>
      </w:r>
      <w:r w:rsidR="00176827">
        <w:t xml:space="preserve">, </w:t>
      </w:r>
      <w:r w:rsidR="00084366">
        <w:t>the new distance value might be greater than the previous one</w:t>
      </w:r>
      <w:r w:rsidR="003D478E">
        <w:t>.</w:t>
      </w:r>
      <w:r w:rsidR="007D7795">
        <w:t xml:space="preserve"> And we would never approach the surface of the SDF.</w:t>
      </w:r>
    </w:p>
    <w:p w14:paraId="19B23981" w14:textId="3D8C0187" w:rsidR="002C6A4D" w:rsidRDefault="00542902" w:rsidP="00CC329E">
      <w:pPr>
        <w:jc w:val="both"/>
      </w:pPr>
      <w:r>
        <w:t xml:space="preserve">Then each wall </w:t>
      </w:r>
      <w:r w:rsidR="000E634B">
        <w:t>marches</w:t>
      </w:r>
      <w:r>
        <w:t xml:space="preserve"> forward opposite its</w:t>
      </w:r>
      <w:r w:rsidR="000E634B">
        <w:t xml:space="preserve"> initial</w:t>
      </w:r>
      <w:r>
        <w:t xml:space="preserve"> direction</w:t>
      </w:r>
      <w:r w:rsidR="002D66E5">
        <w:t xml:space="preserve"> (so </w:t>
      </w:r>
      <w:r w:rsidR="00B5103D">
        <w:t>towards</w:t>
      </w:r>
      <w:r w:rsidR="002D66E5">
        <w:t xml:space="preserve"> the origin)</w:t>
      </w:r>
      <w:r>
        <w:t xml:space="preserve"> </w:t>
      </w:r>
      <w:r w:rsidR="006370B8">
        <w:t xml:space="preserve">using </w:t>
      </w:r>
      <w:r w:rsidR="00F041F6">
        <w:t>the</w:t>
      </w:r>
      <w:r w:rsidR="00E76B52">
        <w:t xml:space="preserve"> new</w:t>
      </w:r>
      <w:r w:rsidR="00F041F6">
        <w:t xml:space="preserve"> distance value</w:t>
      </w:r>
      <w:r w:rsidR="003B2585">
        <w:t>,</w:t>
      </w:r>
      <w:r w:rsidR="00B5103D">
        <w:t xml:space="preserve"> </w:t>
      </w:r>
      <w:r w:rsidR="003B2585">
        <w:t xml:space="preserve">retrieved </w:t>
      </w:r>
      <w:r w:rsidR="00AB2607">
        <w:t>by subtracting the minimum distance</w:t>
      </w:r>
      <w:r w:rsidR="00930CBD">
        <w:t xml:space="preserve"> </w:t>
      </w:r>
      <w:r w:rsidR="005F2480">
        <w:t xml:space="preserve">from the wall to the SDF </w:t>
      </w:r>
      <w:r w:rsidR="00AB2607">
        <w:t xml:space="preserve">from the length </w:t>
      </w:r>
      <w:r w:rsidR="00F07F4D">
        <w:t xml:space="preserve">of the vector representing </w:t>
      </w:r>
      <w:r w:rsidR="00AB2607">
        <w:t>the point</w:t>
      </w:r>
      <w:r w:rsidR="00F07F4D">
        <w:t xml:space="preserve"> for which the minimum distance was </w:t>
      </w:r>
      <w:r w:rsidR="00510064">
        <w:t>calculated</w:t>
      </w:r>
      <w:r w:rsidR="00497BD9">
        <w:t>.</w:t>
      </w:r>
      <w:r w:rsidR="00F041F6">
        <w:t xml:space="preserve"> </w:t>
      </w:r>
      <w:r w:rsidR="004E163A">
        <w:t>Each wall</w:t>
      </w:r>
      <w:r w:rsidR="00CD5571">
        <w:t xml:space="preserve"> repeat</w:t>
      </w:r>
      <w:r w:rsidR="004E163A">
        <w:t>s</w:t>
      </w:r>
      <w:r w:rsidR="00CD5571">
        <w:t xml:space="preserve"> this process until </w:t>
      </w:r>
      <w:r w:rsidR="00B207B6">
        <w:t xml:space="preserve">one of the points on </w:t>
      </w:r>
      <w:r w:rsidR="00CD5571">
        <w:t>the wall</w:t>
      </w:r>
      <w:r w:rsidR="00B207B6">
        <w:t xml:space="preserve"> has a distance value </w:t>
      </w:r>
      <w:r w:rsidR="00CD5571">
        <w:t>smaller than a certain threshold</w:t>
      </w:r>
      <w:r w:rsidR="0049053F">
        <w:t xml:space="preserve"> (0.001)</w:t>
      </w:r>
      <w:r w:rsidR="00CD5571">
        <w:t>.</w:t>
      </w:r>
      <w:r w:rsidR="00D51395">
        <w:t xml:space="preserve"> This </w:t>
      </w:r>
      <w:r w:rsidR="00BC2F52">
        <w:t>is</w:t>
      </w:r>
      <w:r w:rsidR="00D51395">
        <w:t xml:space="preserve"> considered as reaching the surface.</w:t>
      </w:r>
      <w:r w:rsidR="00E910AE">
        <w:t xml:space="preserve"> </w:t>
      </w:r>
    </w:p>
    <w:p w14:paraId="58522049" w14:textId="01440D7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61AD6530" w14:textId="1DE5BE69"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540FC604" w14:textId="4C4DCA4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7C2C70A6" w14:textId="46E891F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4FEA9168" w14:textId="3EE8EDD6"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74D91B6B" w14:textId="1C9CB76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47FDD381" w14:textId="2E477CC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else</w:t>
      </w:r>
    </w:p>
    <w:p w14:paraId="6FA7CA9C" w14:textId="553C0A2B"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1314BF35" w14:textId="3F87542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DF80389" w14:textId="52BA6C53"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4EAC69D9" w14:textId="38F7FF80"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476583D2" w14:textId="216BDFF1"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C7EEEE6" w14:textId="6EED23A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4C9FBEB4" w14:textId="584DF59F"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2763CE5E" w14:textId="319D4B64"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3AF0B0DC" w14:textId="5983B4D5"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6.</w:t>
      </w:r>
    </w:p>
    <w:p w14:paraId="0E3E245B" w14:textId="12AB0E9E" w:rsidR="00C151B5" w:rsidRDefault="00C151B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44518235"/>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36DE34CE" w14:textId="494AE66B" w:rsidR="00E910AE" w:rsidRDefault="00E910AE" w:rsidP="00CC329E">
      <w:pPr>
        <w:jc w:val="both"/>
      </w:pPr>
      <w:r>
        <w:t xml:space="preserve">Once all 6 values </w:t>
      </w:r>
      <w:r w:rsidR="00E3599E">
        <w:t>are</w:t>
      </w:r>
      <w:r>
        <w:t xml:space="preserve"> </w:t>
      </w:r>
      <w:r w:rsidR="00B3708A">
        <w:t>retrieved,</w:t>
      </w:r>
      <w:r>
        <w:t xml:space="preserve"> we compare the </w:t>
      </w:r>
      <w:r w:rsidR="00290CC1">
        <w:t xml:space="preserve">absolute values of the </w:t>
      </w:r>
      <w:r>
        <w:t>x, y and z components of each point to</w:t>
      </w:r>
      <w:r w:rsidR="00290CC1">
        <w:t xml:space="preserve"> determine the </w:t>
      </w:r>
      <w:r w:rsidR="009219A5">
        <w:t xml:space="preserve">box extent </w:t>
      </w:r>
      <w:r w:rsidR="00F76712">
        <w:t>of</w:t>
      </w:r>
      <w:r w:rsidR="009219A5">
        <w:t xml:space="preserve"> the SDF box</w:t>
      </w:r>
      <w:r w:rsidR="00806404">
        <w:t xml:space="preserve">. Which will be used to </w:t>
      </w:r>
      <w:r w:rsidR="00333649">
        <w:t>compute the box</w:t>
      </w:r>
      <w:r w:rsidR="00333649">
        <w:t xml:space="preserve"> enclosing the </w:t>
      </w:r>
      <w:r w:rsidR="00806404">
        <w:t>SDF.</w:t>
      </w:r>
      <w:r w:rsidR="00B3708A">
        <w:t xml:space="preserve">  </w:t>
      </w:r>
    </w:p>
    <w:p w14:paraId="5105335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4F90149B"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65736363"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16B8A815" w14:textId="072B0650"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514DC4F" w14:textId="7777777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4C54A2C2" w14:textId="189DD061"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99FAC26" w14:textId="7F3753E7" w:rsidR="00E84673" w:rsidRDefault="00E8467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20864231"/>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77D733C7" w14:textId="2137AFC7" w:rsidR="00673473" w:rsidRPr="00673473" w:rsidRDefault="00673473" w:rsidP="00673473">
      <w:pPr>
        <w:pStyle w:val="Heading4"/>
      </w:pPr>
      <w:r>
        <w:t>formula</w:t>
      </w:r>
    </w:p>
    <w:p w14:paraId="0AF2BB6E" w14:textId="7D8E21AC" w:rsidR="00E226E2" w:rsidRPr="00E226E2" w:rsidRDefault="00E226E2" w:rsidP="00E226E2">
      <w:r>
        <w:t>Below you can find the formula used for the distance of a box.</w:t>
      </w:r>
    </w:p>
    <w:p w14:paraId="1F3FCB21" w14:textId="4AE9F9A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sidR="00A727DA">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6D607E50" w14:textId="77777777"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9DAAE49" w14:textId="1F0426D3"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3. </w:t>
      </w:r>
      <w:r w:rsidR="007A2889">
        <w:rPr>
          <w:rFonts w:ascii="Consolas" w:hAnsi="Consolas" w:cs="Courier New"/>
          <w:color w:val="000000"/>
          <w:sz w:val="17"/>
          <w:szCs w:val="17"/>
        </w:rPr>
        <w:tab/>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w:t>
      </w:r>
      <w:r w:rsidR="003C4F9A">
        <w:rPr>
          <w:rFonts w:ascii="Consolas" w:hAnsi="Consolas" w:cs="Courier New"/>
          <w:color w:val="000000"/>
          <w:sz w:val="17"/>
          <w:szCs w:val="17"/>
        </w:rPr>
        <w:t xml:space="preserve"> }</w:t>
      </w:r>
      <w:r>
        <w:rPr>
          <w:rFonts w:ascii="Consolas" w:hAnsi="Consolas" w:cs="Courier New"/>
          <w:color w:val="666600"/>
          <w:sz w:val="17"/>
          <w:szCs w:val="17"/>
        </w:rPr>
        <w:t>;</w:t>
      </w:r>
    </w:p>
    <w:p w14:paraId="455CFDA9" w14:textId="0D891D2E" w:rsidR="00F634AE"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sz w:val="17"/>
          <w:szCs w:val="17"/>
        </w:rPr>
      </w:pPr>
      <w:r>
        <w:rPr>
          <w:rFonts w:ascii="Consolas" w:hAnsi="Consolas" w:cs="Courier New"/>
          <w:sz w:val="17"/>
          <w:szCs w:val="17"/>
        </w:rPr>
        <w:t xml:space="preserve">4. </w:t>
      </w:r>
      <w:r w:rsidR="007A2889">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0334B78E" w14:textId="187270F8" w:rsidR="006C70D1" w:rsidRPr="006C70D1" w:rsidRDefault="00F634AE">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6344978"/>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531E9D04" w14:textId="641B8027" w:rsidR="00421FDC" w:rsidRDefault="00421FDC" w:rsidP="00421FDC">
      <w:pPr>
        <w:pStyle w:val="Heading4"/>
      </w:pPr>
      <w:r>
        <w:t>why this shape</w:t>
      </w:r>
    </w:p>
    <w:p w14:paraId="187CAE3D" w14:textId="5F0F72CA" w:rsidR="00FF6752" w:rsidRDefault="00FF6752" w:rsidP="00FF6752">
      <w:r>
        <w:t xml:space="preserve">This shape directly compares to its ray tracing implementation. </w:t>
      </w:r>
      <w:r w:rsidR="002F27AE">
        <w:t>Logically, it should be of similar value here.</w:t>
      </w:r>
    </w:p>
    <w:p w14:paraId="58C1185B" w14:textId="164F376C" w:rsidR="00D92883" w:rsidRDefault="008F2D9E" w:rsidP="00BC32BC">
      <w:pPr>
        <w:jc w:val="both"/>
      </w:pPr>
      <w:r>
        <w:lastRenderedPageBreak/>
        <w:t xml:space="preserve">Calculating the </w:t>
      </w:r>
      <w:r w:rsidR="006C70D1">
        <w:t xml:space="preserve">distance to a box is </w:t>
      </w:r>
      <w:r w:rsidR="00673473">
        <w:t xml:space="preserve">quite cheap </w:t>
      </w:r>
      <w:r w:rsidR="006C70D1">
        <w:t>in ray marching</w:t>
      </w:r>
      <w:r w:rsidR="002B6356">
        <w:t>, however it is not the cheapest thing in the world.</w:t>
      </w:r>
    </w:p>
    <w:p w14:paraId="2039DF4B" w14:textId="77777777" w:rsidR="00C75B49" w:rsidRDefault="0096158E" w:rsidP="00BC32BC">
      <w:pPr>
        <w:jc w:val="both"/>
      </w:pPr>
      <w:r>
        <w:t xml:space="preserve">The box can </w:t>
      </w:r>
      <w:r w:rsidR="00477B33">
        <w:t xml:space="preserve">with great precision </w:t>
      </w:r>
      <w:r w:rsidR="009F50FB">
        <w:t>enclose</w:t>
      </w:r>
      <w:r>
        <w:t xml:space="preserve"> the boundaries of the underlying shape.</w:t>
      </w:r>
    </w:p>
    <w:p w14:paraId="1E078AED" w14:textId="28D298C9" w:rsidR="0096158E" w:rsidRDefault="00C528DE" w:rsidP="00BC32BC">
      <w:pPr>
        <w:jc w:val="both"/>
      </w:pPr>
      <w:r>
        <w:t>However, due to the nature of the box SDF it always</w:t>
      </w:r>
      <w:r w:rsidR="00AE15B8">
        <w:t xml:space="preserve"> is</w:t>
      </w:r>
      <w:r>
        <w:t xml:space="preserve"> a mirrored box.</w:t>
      </w:r>
      <w:r w:rsidR="005D5FE1">
        <w:t xml:space="preserve"> Meaning that even if the underlying SDF only ha</w:t>
      </w:r>
      <w:r w:rsidR="00C75B49">
        <w:t>s</w:t>
      </w:r>
      <w:r w:rsidR="005D5FE1">
        <w:t xml:space="preserve"> values in the positive y-axis (such is the case for the pyramid)</w:t>
      </w:r>
      <w:r w:rsidR="004F2E09">
        <w:t xml:space="preserve"> the box would have the same length in the positive as in the negative y-axis.</w:t>
      </w:r>
    </w:p>
    <w:p w14:paraId="240C1243" w14:textId="31A6E05F" w:rsidR="00660F8A" w:rsidRDefault="00D92883" w:rsidP="00660F8A">
      <w:pPr>
        <w:pStyle w:val="Heading3"/>
      </w:pPr>
      <w:r>
        <w:t xml:space="preserve">Sphere </w:t>
      </w:r>
      <w:r w:rsidR="0000421D">
        <w:t>early out</w:t>
      </w:r>
    </w:p>
    <w:p w14:paraId="123E6926" w14:textId="2ADD6531" w:rsidR="00DB7444" w:rsidRDefault="00DB7444" w:rsidP="00DB7444">
      <w:pPr>
        <w:pStyle w:val="Heading4"/>
      </w:pPr>
      <w:r>
        <w:t>constructing the boundary</w:t>
      </w:r>
    </w:p>
    <w:p w14:paraId="63ADD76B" w14:textId="60788F7F" w:rsidR="00C0349F" w:rsidRDefault="00C0349F" w:rsidP="00CC329E">
      <w:pPr>
        <w:jc w:val="both"/>
      </w:pPr>
      <w:r>
        <w:t xml:space="preserve">At the core of calculating the boundary you sample points on a sphere and </w:t>
      </w:r>
      <w:r w:rsidR="007448DB">
        <w:t>request</w:t>
      </w:r>
      <w:r>
        <w:t xml:space="preserve"> the distance for each point to the SDF.</w:t>
      </w:r>
      <w:r w:rsidR="00DB3315">
        <w:t xml:space="preserve"> </w:t>
      </w:r>
    </w:p>
    <w:p w14:paraId="1F2E04E8" w14:textId="60BCE057" w:rsidR="00C0349F" w:rsidRDefault="00C0349F" w:rsidP="00CC329E">
      <w:pPr>
        <w:jc w:val="both"/>
      </w:pPr>
      <w:r>
        <w:t xml:space="preserve">For every intersection of a spheres 360 longitude lines and its 360 latitude lines, a point was created and retrieved its distance value </w:t>
      </w:r>
      <w:r w:rsidR="00D15F7D">
        <w:t>to</w:t>
      </w:r>
      <w:r>
        <w:t xml:space="preserve"> the SDF. After having executed this for the initial sphere radius, which should encompass the maximum scene boundary, the smallest possible distance </w:t>
      </w:r>
      <w:r w:rsidR="00CA2045">
        <w:t>from</w:t>
      </w:r>
      <w:r>
        <w:t xml:space="preserve"> any point </w:t>
      </w:r>
      <w:r w:rsidR="00CA2045">
        <w:t xml:space="preserve">to the SDF </w:t>
      </w:r>
      <w:r>
        <w:t xml:space="preserve">is used to set up the next sphere. Through this method we can approach the furthest possible distance from </w:t>
      </w:r>
      <w:r w:rsidR="00730151">
        <w:t xml:space="preserve">the origin </w:t>
      </w:r>
      <w:r>
        <w:t xml:space="preserve">(0,0,0) in the cartesian coordinate system to the surface area. </w:t>
      </w:r>
    </w:p>
    <w:p w14:paraId="437EFFD6" w14:textId="2FA965CB" w:rsidR="00C0349F" w:rsidRDefault="00C0349F" w:rsidP="00CC329E">
      <w:pPr>
        <w:jc w:val="both"/>
      </w:pPr>
      <w:r>
        <w:t xml:space="preserve">Once one of the points has a distance value smaller than a certain threshold (0.001), we consider the point to have reached the surface. </w:t>
      </w:r>
      <w:r w:rsidR="00E739CE">
        <w:t xml:space="preserve">We can then calculate the length of the vector representing this point and use it to </w:t>
      </w:r>
      <w:r>
        <w:t xml:space="preserve">construct </w:t>
      </w:r>
      <w:r w:rsidR="00E739CE">
        <w:t xml:space="preserve">a sphere which represents our </w:t>
      </w:r>
      <w:r>
        <w:t>“axis aligned bounding box”.</w:t>
      </w:r>
    </w:p>
    <w:p w14:paraId="7A29A07C" w14:textId="77777777" w:rsidR="00C0349F" w:rsidRDefault="00C0349F" w:rsidP="00C0349F">
      <w:r>
        <w:t>//insert the code for approximating the sphere</w:t>
      </w:r>
    </w:p>
    <w:p w14:paraId="00A56204" w14:textId="77777777" w:rsidR="00C0349F" w:rsidRPr="00C0349F" w:rsidRDefault="00C0349F" w:rsidP="00C0349F"/>
    <w:p w14:paraId="2E1F18CC" w14:textId="64EB0B58" w:rsidR="00660F8A" w:rsidRPr="00660F8A" w:rsidRDefault="00660F8A" w:rsidP="00660F8A">
      <w:pPr>
        <w:pStyle w:val="Heading4"/>
      </w:pPr>
      <w:r>
        <w:t>Formula</w:t>
      </w:r>
    </w:p>
    <w:p w14:paraId="4D6F599B" w14:textId="536C1EA4" w:rsidR="00660F8A" w:rsidRDefault="002B1FA0" w:rsidP="002B1FA0">
      <w:r>
        <w:t>Below you can find the formula used for the distance of a sphere.</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3FF676B0" w14:textId="2CE44D1F" w:rsidR="001D5823" w:rsidRPr="002B1FA0" w:rsidRDefault="001D5823" w:rsidP="002B1FA0">
      <w:r>
        <w:br w:type="page"/>
      </w:r>
    </w:p>
    <w:p w14:paraId="3AA79E7B" w14:textId="09F2BAD7" w:rsidR="000D5C84" w:rsidRDefault="000D5C84" w:rsidP="00BC32BC">
      <w:pPr>
        <w:pStyle w:val="Heading1"/>
        <w:jc w:val="both"/>
      </w:pPr>
      <w:bookmarkStart w:id="30" w:name="_Toc186709663"/>
      <w:r>
        <w:lastRenderedPageBreak/>
        <w:t>case study</w:t>
      </w:r>
      <w:bookmarkEnd w:id="30"/>
    </w:p>
    <w:p w14:paraId="5C83EA0B" w14:textId="77777777" w:rsidR="0018724B" w:rsidRDefault="0018724B" w:rsidP="00BC32BC">
      <w:pPr>
        <w:jc w:val="both"/>
      </w:pPr>
    </w:p>
    <w:p w14:paraId="4BB69D69" w14:textId="4C575AEE" w:rsidR="0018724B" w:rsidRDefault="0018724B" w:rsidP="00BC32BC">
      <w:pPr>
        <w:jc w:val="both"/>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1A39F318"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5C84DD26" w14:textId="76C419D6" w:rsidR="00CA24DB" w:rsidRDefault="00CA24DB" w:rsidP="00BC32BC">
      <w:pPr>
        <w:pStyle w:val="Heading1"/>
        <w:jc w:val="both"/>
      </w:pPr>
      <w:bookmarkStart w:id="31" w:name="_Toc186709664"/>
      <w:r>
        <w:lastRenderedPageBreak/>
        <w:t>Discussion</w:t>
      </w:r>
      <w:bookmarkEnd w:id="31"/>
    </w:p>
    <w:p w14:paraId="7024DB76" w14:textId="77777777" w:rsidR="00CA24DB" w:rsidRPr="000D5C84" w:rsidRDefault="00CA24DB" w:rsidP="00BC32BC">
      <w:pPr>
        <w:jc w:val="both"/>
      </w:pPr>
    </w:p>
    <w:p w14:paraId="288744E0" w14:textId="57DFF834" w:rsidR="00CA24DB" w:rsidRPr="0008603E" w:rsidRDefault="00CA24DB" w:rsidP="00BC32BC">
      <w:pPr>
        <w:jc w:val="both"/>
        <w:rPr>
          <w:b/>
          <w:i/>
          <w:iCs/>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32" w:name="_Toc186709665"/>
      <w:r>
        <w:lastRenderedPageBreak/>
        <w:t>Conclusion</w:t>
      </w:r>
      <w:bookmarkEnd w:id="32"/>
    </w:p>
    <w:p w14:paraId="080678A6" w14:textId="77777777" w:rsidR="000D5C84" w:rsidRPr="000D5C84" w:rsidRDefault="000D5C84" w:rsidP="00BC32BC">
      <w:pPr>
        <w:jc w:val="both"/>
      </w:pPr>
    </w:p>
    <w:p w14:paraId="4DEA0958" w14:textId="66CC173F" w:rsidR="003C4C6D" w:rsidRDefault="001264BA" w:rsidP="00BC32BC">
      <w:pPr>
        <w:jc w:val="both"/>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33" w:name="_Toc186709666"/>
      <w:r>
        <w:lastRenderedPageBreak/>
        <w:t>Future work</w:t>
      </w:r>
      <w:bookmarkEnd w:id="33"/>
    </w:p>
    <w:p w14:paraId="1CD0ACB9" w14:textId="77777777" w:rsidR="00CA24DB" w:rsidRPr="000D5C84" w:rsidRDefault="00CA24DB" w:rsidP="00BC32BC">
      <w:pPr>
        <w:jc w:val="both"/>
      </w:pPr>
    </w:p>
    <w:p w14:paraId="326A85A8" w14:textId="3EA4AB32"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conclusion.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34" w:name="_Toc186709667"/>
      <w:r>
        <w:lastRenderedPageBreak/>
        <w:t xml:space="preserve">Critical </w:t>
      </w:r>
      <w:r w:rsidR="00CA24DB">
        <w:t>Reflection</w:t>
      </w:r>
      <w:bookmarkEnd w:id="34"/>
    </w:p>
    <w:p w14:paraId="2BB2774A" w14:textId="77777777" w:rsidR="00CA24DB" w:rsidRPr="000D5C84" w:rsidRDefault="00CA24DB" w:rsidP="00BC32BC">
      <w:pPr>
        <w:jc w:val="both"/>
      </w:pPr>
    </w:p>
    <w:p w14:paraId="495382AD" w14:textId="4E4878CD" w:rsidR="00CA24DB" w:rsidRDefault="001264BA" w:rsidP="0008603E">
      <w:pPr>
        <w:jc w:val="both"/>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35" w:name="_Toc186709668"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jc w:val="both"/>
          </w:pPr>
          <w:r>
            <w:rPr>
              <w:lang w:val="en-GB"/>
            </w:rPr>
            <w:t>References</w:t>
          </w:r>
        </w:p>
      </w:sdtContent>
    </w:sdt>
    <w:bookmarkEnd w:id="35" w:displacedByCustomXml="prev"/>
    <w:p w14:paraId="16BA89C3" w14:textId="77777777" w:rsidR="00527F21" w:rsidRPr="00527F21" w:rsidRDefault="00C221F5" w:rsidP="00527F21">
      <w:pPr>
        <w:pStyle w:val="Bibliography"/>
        <w:rPr>
          <w:rFonts w:ascii="Calibri" w:hAnsi="Calibri" w:cs="Calibri"/>
        </w:rPr>
      </w:pPr>
      <w:r>
        <w:fldChar w:fldCharType="begin"/>
      </w:r>
      <w:r w:rsidR="0008603E">
        <w:instrText xml:space="preserve"> ADDIN ZOTERO_BIBL {"uncited":[],"omitted":[],"custom":[]} CSL_BIBLIOGRAPHY </w:instrText>
      </w:r>
      <w:r>
        <w:fldChar w:fldCharType="separate"/>
      </w:r>
      <w:r w:rsidR="00527F21" w:rsidRPr="00527F21">
        <w:rPr>
          <w:rFonts w:ascii="Calibri" w:hAnsi="Calibri" w:cs="Calibri"/>
        </w:rPr>
        <w:t xml:space="preserve">Bounding volume. (2024). In </w:t>
      </w:r>
      <w:r w:rsidR="00527F21" w:rsidRPr="00527F21">
        <w:rPr>
          <w:rFonts w:ascii="Calibri" w:hAnsi="Calibri" w:cs="Calibri"/>
          <w:i/>
          <w:iCs/>
        </w:rPr>
        <w:t>Wikipedia</w:t>
      </w:r>
      <w:r w:rsidR="00527F21" w:rsidRPr="00527F21">
        <w:rPr>
          <w:rFonts w:ascii="Calibri" w:hAnsi="Calibri" w:cs="Calibri"/>
        </w:rPr>
        <w:t>. https://en.wikipedia.org/w/index.php?title=Bounding_volume&amp;oldid=1226824951</w:t>
      </w:r>
    </w:p>
    <w:p w14:paraId="0D43B0DF" w14:textId="77777777" w:rsidR="00527F21" w:rsidRPr="00527F21" w:rsidRDefault="00527F21" w:rsidP="00527F21">
      <w:pPr>
        <w:pStyle w:val="Bibliography"/>
        <w:rPr>
          <w:rFonts w:ascii="Calibri" w:hAnsi="Calibri" w:cs="Calibri"/>
        </w:rPr>
      </w:pPr>
      <w:r w:rsidRPr="00527F21">
        <w:rPr>
          <w:rFonts w:ascii="Calibri" w:hAnsi="Calibri" w:cs="Calibri"/>
          <w:i/>
          <w:iCs/>
        </w:rPr>
        <w:t>CSSE451 Advanced Computer Graphics</w:t>
      </w:r>
      <w:r w:rsidRPr="00527F21">
        <w:rPr>
          <w:rFonts w:ascii="Calibri" w:hAnsi="Calibri" w:cs="Calibri"/>
        </w:rPr>
        <w:t>. (n.d.). Retrieved December 29, 2024, from https://www.rose-hulman.edu/class/cs/csse451/AABB/</w:t>
      </w:r>
    </w:p>
    <w:p w14:paraId="78E502DF" w14:textId="77777777" w:rsidR="00527F21" w:rsidRPr="00527F21" w:rsidRDefault="00527F21" w:rsidP="00527F21">
      <w:pPr>
        <w:pStyle w:val="Bibliography"/>
        <w:rPr>
          <w:rFonts w:ascii="Calibri" w:hAnsi="Calibri" w:cs="Calibri"/>
        </w:rPr>
      </w:pPr>
      <w:r w:rsidRPr="00527F21">
        <w:rPr>
          <w:rFonts w:ascii="Calibri" w:hAnsi="Calibri" w:cs="Calibri"/>
        </w:rPr>
        <w:t xml:space="preserve">Demoscene. (2019). In </w:t>
      </w:r>
      <w:r w:rsidRPr="00527F21">
        <w:rPr>
          <w:rFonts w:ascii="Calibri" w:hAnsi="Calibri" w:cs="Calibri"/>
          <w:i/>
          <w:iCs/>
        </w:rPr>
        <w:t>Wikipedia</w:t>
      </w:r>
      <w:r w:rsidRPr="00527F21">
        <w:rPr>
          <w:rFonts w:ascii="Calibri" w:hAnsi="Calibri" w:cs="Calibri"/>
        </w:rPr>
        <w:t>. https://nl.wikipedia.org/w/index.php?title=Demoscene&amp;oldid=53157976</w:t>
      </w:r>
    </w:p>
    <w:p w14:paraId="04AC1722" w14:textId="77777777" w:rsidR="00527F21" w:rsidRPr="00527F21" w:rsidRDefault="00527F21" w:rsidP="00527F21">
      <w:pPr>
        <w:pStyle w:val="Bibliography"/>
        <w:rPr>
          <w:rFonts w:ascii="Calibri" w:hAnsi="Calibri" w:cs="Calibri"/>
        </w:rPr>
      </w:pPr>
      <w:r w:rsidRPr="00527F21">
        <w:rPr>
          <w:rFonts w:ascii="Calibri" w:hAnsi="Calibri" w:cs="Calibri"/>
        </w:rPr>
        <w:t xml:space="preserve">Devred, M. (2022). </w:t>
      </w:r>
      <w:r w:rsidRPr="00527F21">
        <w:rPr>
          <w:rFonts w:ascii="Calibri" w:hAnsi="Calibri" w:cs="Calibri"/>
          <w:i/>
          <w:iCs/>
        </w:rPr>
        <w:t>Rendering 3D cross-sections of 4D Fractals</w:t>
      </w:r>
      <w:r w:rsidRPr="00527F21">
        <w:rPr>
          <w:rFonts w:ascii="Calibri" w:hAnsi="Calibri" w:cs="Calibri"/>
        </w:rPr>
        <w:t>. https://allpurposem.at/paper/2022/fractals.pdf</w:t>
      </w:r>
    </w:p>
    <w:p w14:paraId="5900190A" w14:textId="77777777" w:rsidR="00527F21" w:rsidRPr="00527F21" w:rsidRDefault="00527F21" w:rsidP="00527F21">
      <w:pPr>
        <w:pStyle w:val="Bibliography"/>
        <w:rPr>
          <w:rFonts w:ascii="Calibri" w:hAnsi="Calibri" w:cs="Calibri"/>
        </w:rPr>
      </w:pPr>
      <w:r w:rsidRPr="00527F21">
        <w:rPr>
          <w:rFonts w:ascii="Calibri" w:hAnsi="Calibri" w:cs="Calibri"/>
        </w:rPr>
        <w:t xml:space="preserve">Donnelly, W. (2005, April). </w:t>
      </w:r>
      <w:r w:rsidRPr="00527F21">
        <w:rPr>
          <w:rFonts w:ascii="Calibri" w:hAnsi="Calibri" w:cs="Calibri"/>
          <w:i/>
          <w:iCs/>
        </w:rPr>
        <w:t>Per-Pixel Displacement Mapping with Distance Functions</w:t>
      </w:r>
      <w:r w:rsidRPr="00527F21">
        <w:rPr>
          <w:rFonts w:ascii="Calibri" w:hAnsi="Calibri" w:cs="Calibri"/>
        </w:rPr>
        <w:t>. NVIDIA Developer. https://developer.nvidia.com/gpugems/gpugems2/part-i-geometric-complexity/chapter-8-pixel-displacement-mapping-distance-functions</w:t>
      </w:r>
    </w:p>
    <w:p w14:paraId="73CD7C7B" w14:textId="77777777" w:rsidR="00527F21" w:rsidRPr="00527F21" w:rsidRDefault="00527F21" w:rsidP="00527F21">
      <w:pPr>
        <w:pStyle w:val="Bibliography"/>
        <w:rPr>
          <w:rFonts w:ascii="Calibri" w:hAnsi="Calibri" w:cs="Calibri"/>
        </w:rPr>
      </w:pPr>
      <w:r w:rsidRPr="00527F21">
        <w:rPr>
          <w:rFonts w:ascii="Calibri" w:hAnsi="Calibri" w:cs="Calibri"/>
        </w:rPr>
        <w:t xml:space="preserve">Hart, J. C. (1996). </w:t>
      </w:r>
      <w:r w:rsidRPr="00527F21">
        <w:rPr>
          <w:rFonts w:ascii="Calibri" w:hAnsi="Calibri" w:cs="Calibri"/>
          <w:i/>
          <w:iCs/>
        </w:rPr>
        <w:t>Sphere tracing: A geometric method for the antialiased ray tracing of implicit surfaces</w:t>
      </w:r>
      <w:r w:rsidRPr="00527F21">
        <w:rPr>
          <w:rFonts w:ascii="Calibri" w:hAnsi="Calibri" w:cs="Calibri"/>
        </w:rPr>
        <w:t>. http://link.springer.com/10.1007/s003710050084</w:t>
      </w:r>
    </w:p>
    <w:p w14:paraId="2D2D7172" w14:textId="77777777" w:rsidR="00527F21" w:rsidRPr="00527F21" w:rsidRDefault="00527F21" w:rsidP="00527F21">
      <w:pPr>
        <w:pStyle w:val="Bibliography"/>
        <w:rPr>
          <w:rFonts w:ascii="Calibri" w:hAnsi="Calibri" w:cs="Calibri"/>
        </w:rPr>
      </w:pPr>
      <w:r w:rsidRPr="00527F21">
        <w:rPr>
          <w:rFonts w:ascii="Calibri" w:hAnsi="Calibri" w:cs="Calibri"/>
        </w:rPr>
        <w:t xml:space="preserve">Papaioannou, G., Menexi, M., &amp; Papadopoulos, C. (2010). </w:t>
      </w:r>
      <w:r w:rsidRPr="00527F21">
        <w:rPr>
          <w:rFonts w:ascii="Calibri" w:hAnsi="Calibri" w:cs="Calibri"/>
          <w:i/>
          <w:iCs/>
        </w:rPr>
        <w:t>Real-Time Volume-Based Ambient Occlusion</w:t>
      </w:r>
      <w:r w:rsidRPr="00527F21">
        <w:rPr>
          <w:rFonts w:ascii="Calibri" w:hAnsi="Calibri" w:cs="Calibri"/>
        </w:rPr>
        <w:t>. https://www.researchgate.net/publication/45113929_Real-Time_Volume-Based_Ambient_Occlusion</w:t>
      </w:r>
    </w:p>
    <w:p w14:paraId="4365F882" w14:textId="77777777" w:rsidR="00527F21" w:rsidRPr="00527F21" w:rsidRDefault="00527F21" w:rsidP="00527F21">
      <w:pPr>
        <w:pStyle w:val="Bibliography"/>
        <w:rPr>
          <w:rFonts w:ascii="Calibri" w:hAnsi="Calibri" w:cs="Calibri"/>
        </w:rPr>
      </w:pPr>
      <w:r w:rsidRPr="00527F21">
        <w:rPr>
          <w:rFonts w:ascii="Calibri" w:hAnsi="Calibri" w:cs="Calibri"/>
        </w:rPr>
        <w:t xml:space="preserve">Quilez, I. (n.d.). </w:t>
      </w:r>
      <w:r w:rsidRPr="00527F21">
        <w:rPr>
          <w:rFonts w:ascii="Calibri" w:hAnsi="Calibri" w:cs="Calibri"/>
          <w:i/>
          <w:iCs/>
        </w:rPr>
        <w:t>Inigo Quilez</w:t>
      </w:r>
      <w:r w:rsidRPr="00527F21">
        <w:rPr>
          <w:rFonts w:ascii="Calibri" w:hAnsi="Calibri" w:cs="Calibri"/>
        </w:rPr>
        <w:t>. Retrieved December 29, 2024, from https://iquilezles.org</w:t>
      </w:r>
    </w:p>
    <w:p w14:paraId="39FB61C1" w14:textId="77777777" w:rsidR="00527F21" w:rsidRPr="00527F21" w:rsidRDefault="00527F21" w:rsidP="00527F21">
      <w:pPr>
        <w:pStyle w:val="Bibliography"/>
        <w:rPr>
          <w:rFonts w:ascii="Calibri" w:hAnsi="Calibri" w:cs="Calibri"/>
        </w:rPr>
      </w:pPr>
      <w:r w:rsidRPr="00527F21">
        <w:rPr>
          <w:rFonts w:ascii="Calibri" w:hAnsi="Calibri" w:cs="Calibri"/>
        </w:rPr>
        <w:t xml:space="preserve">Ray marching. (2024). In </w:t>
      </w:r>
      <w:r w:rsidRPr="00527F21">
        <w:rPr>
          <w:rFonts w:ascii="Calibri" w:hAnsi="Calibri" w:cs="Calibri"/>
          <w:i/>
          <w:iCs/>
        </w:rPr>
        <w:t>Wikipedia</w:t>
      </w:r>
      <w:r w:rsidRPr="00527F21">
        <w:rPr>
          <w:rFonts w:ascii="Calibri" w:hAnsi="Calibri" w:cs="Calibri"/>
        </w:rPr>
        <w:t>. https://en.wikipedia.org/w/index.php?title=Ray_marching&amp;oldid=1265162208</w:t>
      </w:r>
    </w:p>
    <w:p w14:paraId="7BE1EA5F" w14:textId="77777777" w:rsidR="00527F21" w:rsidRPr="00527F21" w:rsidRDefault="00527F21" w:rsidP="00527F21">
      <w:pPr>
        <w:pStyle w:val="Bibliography"/>
        <w:rPr>
          <w:rFonts w:ascii="Calibri" w:hAnsi="Calibri" w:cs="Calibri"/>
        </w:rPr>
      </w:pPr>
      <w:r w:rsidRPr="00527F21">
        <w:rPr>
          <w:rFonts w:ascii="Calibri" w:hAnsi="Calibri" w:cs="Calibri"/>
          <w:i/>
          <w:iCs/>
        </w:rPr>
        <w:t>Ray Tracing | NVIDIA Developer</w:t>
      </w:r>
      <w:r w:rsidRPr="00527F21">
        <w:rPr>
          <w:rFonts w:ascii="Calibri" w:hAnsi="Calibri" w:cs="Calibri"/>
        </w:rPr>
        <w:t>. (n.d.). Retrieved December 29, 2024, from https://developer.nvidia.com/discover/ray-tracing</w:t>
      </w:r>
    </w:p>
    <w:p w14:paraId="24E946BC" w14:textId="77777777" w:rsidR="00527F21" w:rsidRPr="00527F21" w:rsidRDefault="00527F21" w:rsidP="00527F21">
      <w:pPr>
        <w:pStyle w:val="Bibliography"/>
        <w:rPr>
          <w:rFonts w:ascii="Calibri" w:hAnsi="Calibri" w:cs="Calibri"/>
        </w:rPr>
      </w:pPr>
      <w:r w:rsidRPr="00527F21">
        <w:rPr>
          <w:rFonts w:ascii="Calibri" w:hAnsi="Calibri" w:cs="Calibri"/>
        </w:rPr>
        <w:t xml:space="preserve">Schneider, A. (2024, July 25). </w:t>
      </w:r>
      <w:r w:rsidRPr="00527F21">
        <w:rPr>
          <w:rFonts w:ascii="Calibri" w:hAnsi="Calibri" w:cs="Calibri"/>
          <w:i/>
          <w:iCs/>
        </w:rPr>
        <w:t>Synthesizing Realistic Clouds for Video Games</w:t>
      </w:r>
      <w:r w:rsidRPr="00527F21">
        <w:rPr>
          <w:rFonts w:ascii="Calibri" w:hAnsi="Calibri" w:cs="Calibri"/>
        </w:rPr>
        <w:t>. https://www.guerrilla-games.com/read/synthesizing-realistic-clouds-for-video-games</w:t>
      </w:r>
    </w:p>
    <w:p w14:paraId="244B5677" w14:textId="77777777" w:rsidR="00527F21" w:rsidRPr="00527F21" w:rsidRDefault="00527F21" w:rsidP="00527F21">
      <w:pPr>
        <w:pStyle w:val="Bibliography"/>
        <w:rPr>
          <w:rFonts w:ascii="Calibri" w:hAnsi="Calibri" w:cs="Calibri"/>
        </w:rPr>
      </w:pPr>
      <w:r w:rsidRPr="00527F21">
        <w:rPr>
          <w:rFonts w:ascii="Calibri" w:hAnsi="Calibri" w:cs="Calibri"/>
        </w:rPr>
        <w:t xml:space="preserve">Sebastian Lague (Director). (2024, June 12). </w:t>
      </w:r>
      <w:r w:rsidRPr="00527F21">
        <w:rPr>
          <w:rFonts w:ascii="Calibri" w:hAnsi="Calibri" w:cs="Calibri"/>
          <w:i/>
          <w:iCs/>
        </w:rPr>
        <w:t>Coding Adventure: Optimizing a Ray Tracer (by building a BVH)</w:t>
      </w:r>
      <w:r w:rsidRPr="00527F21">
        <w:rPr>
          <w:rFonts w:ascii="Calibri" w:hAnsi="Calibri" w:cs="Calibri"/>
        </w:rPr>
        <w:t xml:space="preserve"> [Video recording]. https://www.youtube.com/watch?v=C1H4zIiCOaI</w:t>
      </w:r>
    </w:p>
    <w:p w14:paraId="7940E799" w14:textId="77777777" w:rsidR="00527F21" w:rsidRPr="00527F21" w:rsidRDefault="00527F21" w:rsidP="00527F21">
      <w:pPr>
        <w:pStyle w:val="Bibliography"/>
        <w:rPr>
          <w:rFonts w:ascii="Calibri" w:hAnsi="Calibri" w:cs="Calibri"/>
        </w:rPr>
      </w:pPr>
      <w:r w:rsidRPr="00527F21">
        <w:rPr>
          <w:rFonts w:ascii="Calibri" w:hAnsi="Calibri" w:cs="Calibri"/>
        </w:rPr>
        <w:t xml:space="preserve">Tomczak, L. J. (2012). </w:t>
      </w:r>
      <w:r w:rsidRPr="00527F21">
        <w:rPr>
          <w:rFonts w:ascii="Calibri" w:hAnsi="Calibri" w:cs="Calibri"/>
          <w:i/>
          <w:iCs/>
        </w:rPr>
        <w:t>GPU Ray Marching of Distance Fields</w:t>
      </w:r>
      <w:r w:rsidRPr="00527F21">
        <w:rPr>
          <w:rFonts w:ascii="Calibri" w:hAnsi="Calibri" w:cs="Calibri"/>
        </w:rPr>
        <w:t xml:space="preserve"> [Technical University of Denmark]. https://www2.imm.dtu.dk/pubdb/edoc/imm6392.pdf</w:t>
      </w:r>
    </w:p>
    <w:p w14:paraId="4A01C6A7" w14:textId="77777777" w:rsidR="00527F21" w:rsidRPr="00527F21" w:rsidRDefault="00527F21" w:rsidP="00527F21">
      <w:pPr>
        <w:pStyle w:val="Bibliography"/>
        <w:rPr>
          <w:rFonts w:ascii="Calibri" w:hAnsi="Calibri" w:cs="Calibri"/>
        </w:rPr>
      </w:pPr>
      <w:r w:rsidRPr="00527F21">
        <w:rPr>
          <w:rFonts w:ascii="Calibri" w:hAnsi="Calibri" w:cs="Calibri"/>
        </w:rPr>
        <w:lastRenderedPageBreak/>
        <w:t xml:space="preserve">Triangle mesh. (2024). In </w:t>
      </w:r>
      <w:r w:rsidRPr="00527F21">
        <w:rPr>
          <w:rFonts w:ascii="Calibri" w:hAnsi="Calibri" w:cs="Calibri"/>
          <w:i/>
          <w:iCs/>
        </w:rPr>
        <w:t>Wikipedia</w:t>
      </w:r>
      <w:r w:rsidRPr="00527F21">
        <w:rPr>
          <w:rFonts w:ascii="Calibri" w:hAnsi="Calibri" w:cs="Calibri"/>
        </w:rPr>
        <w:t>. https://en.wikipedia.org/w/index.php?title=Triangle_mesh&amp;oldid=1234853041</w:t>
      </w:r>
    </w:p>
    <w:p w14:paraId="412EC810" w14:textId="77777777" w:rsidR="00527F21" w:rsidRPr="00527F21" w:rsidRDefault="00527F21" w:rsidP="00527F21">
      <w:pPr>
        <w:pStyle w:val="Bibliography"/>
        <w:rPr>
          <w:rFonts w:ascii="Calibri" w:hAnsi="Calibri" w:cs="Calibri"/>
        </w:rPr>
      </w:pPr>
      <w:r w:rsidRPr="00527F21">
        <w:rPr>
          <w:rFonts w:ascii="Calibri" w:hAnsi="Calibri" w:cs="Calibri"/>
        </w:rPr>
        <w:t xml:space="preserve">Unreal Engine 5. (n.d.). </w:t>
      </w:r>
      <w:r w:rsidRPr="00527F21">
        <w:rPr>
          <w:rFonts w:ascii="Calibri" w:hAnsi="Calibri" w:cs="Calibri"/>
          <w:i/>
          <w:iCs/>
        </w:rPr>
        <w:t>Mesh Distance Fields in Unreal Engine | Unreal Engine 5.5 Documentation</w:t>
      </w:r>
      <w:r w:rsidRPr="00527F21">
        <w:rPr>
          <w:rFonts w:ascii="Calibri" w:hAnsi="Calibri" w:cs="Calibri"/>
        </w:rPr>
        <w:t>. Epic Games Developer. Retrieved October 19, 2024, from https://dev.epicgames.com/documentation/en-us/unreal-engine/mesh-distance-fields-in-unreal-engine</w:t>
      </w:r>
    </w:p>
    <w:p w14:paraId="3ABDEE05" w14:textId="77777777" w:rsidR="00527F21" w:rsidRPr="00527F21" w:rsidRDefault="00527F21" w:rsidP="00527F21">
      <w:pPr>
        <w:pStyle w:val="Bibliography"/>
        <w:rPr>
          <w:rFonts w:ascii="Calibri" w:hAnsi="Calibri" w:cs="Calibri"/>
        </w:rPr>
      </w:pPr>
      <w:r w:rsidRPr="00527F21">
        <w:rPr>
          <w:rFonts w:ascii="Calibri" w:hAnsi="Calibri" w:cs="Calibri"/>
        </w:rPr>
        <w:t xml:space="preserve">Ureal Engine 5. (n.d.). </w:t>
      </w:r>
      <w:r w:rsidRPr="00527F21">
        <w:rPr>
          <w:rFonts w:ascii="Calibri" w:hAnsi="Calibri" w:cs="Calibri"/>
          <w:i/>
          <w:iCs/>
        </w:rPr>
        <w:t>Distance Field Ambient Occlusion in Unreal Engine | Unreal Engine 5.5 Documentation</w:t>
      </w:r>
      <w:r w:rsidRPr="00527F21">
        <w:rPr>
          <w:rFonts w:ascii="Calibri" w:hAnsi="Calibri" w:cs="Calibri"/>
        </w:rPr>
        <w:t>. Epic Games Developer. Retrieved October 19, 2024, from https://dev.epicgames.com/documentation/en-us/unreal-engine/distance-field-ambient-occlusion-in-unreal-engine</w:t>
      </w:r>
    </w:p>
    <w:p w14:paraId="23611859" w14:textId="77777777" w:rsidR="00527F21" w:rsidRPr="00527F21" w:rsidRDefault="00527F21" w:rsidP="00527F21">
      <w:pPr>
        <w:pStyle w:val="Bibliography"/>
        <w:rPr>
          <w:rFonts w:ascii="Calibri" w:hAnsi="Calibri" w:cs="Calibri"/>
        </w:rPr>
      </w:pPr>
      <w:r w:rsidRPr="00527F21">
        <w:rPr>
          <w:rFonts w:ascii="Calibri" w:hAnsi="Calibri" w:cs="Calibri"/>
          <w:i/>
          <w:iCs/>
        </w:rPr>
        <w:t>What is AABB in Computing? (Axis Aligned Bounding Box)</w:t>
      </w:r>
      <w:r w:rsidRPr="00527F21">
        <w:rPr>
          <w:rFonts w:ascii="Calibri" w:hAnsi="Calibri" w:cs="Calibri"/>
        </w:rPr>
        <w:t>. (2024, April 16). https://60sec.site/buyer-guides/what-is-aabb-in-computing-axis-aligned-bounding-box</w:t>
      </w:r>
    </w:p>
    <w:p w14:paraId="5EEFE2B3" w14:textId="77777777" w:rsidR="00527F21" w:rsidRPr="00527F21" w:rsidRDefault="00527F21" w:rsidP="00527F21">
      <w:pPr>
        <w:pStyle w:val="Bibliography"/>
        <w:rPr>
          <w:rFonts w:ascii="Calibri" w:hAnsi="Calibri" w:cs="Calibri"/>
        </w:rPr>
      </w:pPr>
      <w:r w:rsidRPr="00527F21">
        <w:rPr>
          <w:rFonts w:ascii="Calibri" w:hAnsi="Calibri" w:cs="Calibri"/>
        </w:rPr>
        <w:t xml:space="preserve">Wyvill, B., &amp; Wyvill, G. (1989). </w:t>
      </w:r>
      <w:r w:rsidRPr="00527F21">
        <w:rPr>
          <w:rFonts w:ascii="Calibri" w:hAnsi="Calibri" w:cs="Calibri"/>
          <w:i/>
          <w:iCs/>
        </w:rPr>
        <w:t>The Visual Computer</w:t>
      </w:r>
      <w:r w:rsidRPr="00527F21">
        <w:rPr>
          <w:rFonts w:ascii="Calibri" w:hAnsi="Calibri" w:cs="Calibri"/>
        </w:rPr>
        <w:t>. SpringerLink. https://link.springer.com/journal/371</w:t>
      </w:r>
    </w:p>
    <w:p w14:paraId="41FC0312" w14:textId="19C045A9"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36" w:name="_Toc186709669"/>
      <w:r>
        <w:lastRenderedPageBreak/>
        <w:t>Acknowledgements</w:t>
      </w:r>
      <w:bookmarkEnd w:id="36"/>
    </w:p>
    <w:p w14:paraId="4F230CC8" w14:textId="77777777" w:rsidR="00F26B74" w:rsidRDefault="00F26B74" w:rsidP="00BC32BC">
      <w:pPr>
        <w:jc w:val="both"/>
      </w:pPr>
    </w:p>
    <w:p w14:paraId="4C65825C" w14:textId="4AC5BF69" w:rsidR="00F26B74" w:rsidRDefault="00CD6730" w:rsidP="00540134">
      <w:pPr>
        <w:jc w:val="both"/>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37" w:name="_Toc186709670"/>
      <w:r>
        <w:lastRenderedPageBreak/>
        <w:t>Appendices</w:t>
      </w:r>
      <w:bookmarkEnd w:id="37"/>
    </w:p>
    <w:p w14:paraId="1FC51551" w14:textId="77777777" w:rsidR="000D5C84" w:rsidRDefault="000D5C84" w:rsidP="00BC32BC">
      <w:pPr>
        <w:jc w:val="both"/>
      </w:pPr>
    </w:p>
    <w:p w14:paraId="43036A63" w14:textId="6426F140" w:rsidR="002E208F" w:rsidRPr="001C55B6" w:rsidRDefault="00CD6730" w:rsidP="00BC32BC">
      <w:pPr>
        <w:jc w:val="both"/>
      </w:pPr>
      <w:r>
        <w:rPr>
          <w:rStyle w:val="SubtleEmphasis"/>
          <w:b/>
          <w:color w:val="auto"/>
          <w:highlight w:val="yellow"/>
        </w:rPr>
        <w:t xml:space="preserve">In many cases, there are items that were developed for a research paper that can’t go into the actual paper in full. Things suc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sectPr w:rsidR="002E208F" w:rsidRPr="001C55B6" w:rsidSect="0033544C">
      <w:headerReference w:type="default" r:id="rId23"/>
      <w:footerReference w:type="default" r:id="rId2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91D8E4" w14:textId="77777777" w:rsidR="001A47FE" w:rsidRDefault="001A47FE" w:rsidP="001C55B6">
      <w:pPr>
        <w:spacing w:after="0" w:line="240" w:lineRule="auto"/>
      </w:pPr>
      <w:r>
        <w:separator/>
      </w:r>
    </w:p>
  </w:endnote>
  <w:endnote w:type="continuationSeparator" w:id="0">
    <w:p w14:paraId="1042D5F7" w14:textId="77777777" w:rsidR="001A47FE" w:rsidRDefault="001A47FE"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8CA2BE" w14:textId="77777777" w:rsidR="001A47FE" w:rsidRDefault="001A47FE" w:rsidP="001C55B6">
      <w:pPr>
        <w:spacing w:after="0" w:line="240" w:lineRule="auto"/>
      </w:pPr>
      <w:r>
        <w:separator/>
      </w:r>
    </w:p>
  </w:footnote>
  <w:footnote w:type="continuationSeparator" w:id="0">
    <w:p w14:paraId="453A5BCF" w14:textId="77777777" w:rsidR="001A47FE" w:rsidRDefault="001A47FE"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9478A2"/>
    <w:multiLevelType w:val="multilevel"/>
    <w:tmpl w:val="25DA8510"/>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4"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5" w15:restartNumberingAfterBreak="0">
    <w:nsid w:val="2DBB1903"/>
    <w:multiLevelType w:val="multilevel"/>
    <w:tmpl w:val="5CE663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BC71DE"/>
    <w:multiLevelType w:val="multilevel"/>
    <w:tmpl w:val="2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2"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2D72D3"/>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1" w15:restartNumberingAfterBreak="0">
    <w:nsid w:val="7DD76BE9"/>
    <w:multiLevelType w:val="multilevel"/>
    <w:tmpl w:val="D3F60DC2"/>
    <w:lvl w:ilvl="0">
      <w:start w:val="1"/>
      <w:numFmt w:val="decimal"/>
      <w:lvlText w:val="%1."/>
      <w:lvlJc w:val="left"/>
      <w:pPr>
        <w:ind w:left="340" w:hanging="340"/>
      </w:pPr>
      <w:rPr>
        <w:rFonts w:hint="default"/>
      </w:rPr>
    </w:lvl>
    <w:lvl w:ilvl="1">
      <w:start w:val="1"/>
      <w:numFmt w:val="decimal"/>
      <w:lvlText w:val="%1.%2."/>
      <w:lvlJc w:val="left"/>
      <w:pPr>
        <w:ind w:left="624" w:hanging="624"/>
      </w:pPr>
      <w:rPr>
        <w:rFonts w:hint="default"/>
      </w:rPr>
    </w:lvl>
    <w:lvl w:ilvl="2">
      <w:start w:val="1"/>
      <w:numFmt w:val="decimal"/>
      <w:lvlText w:val="%1.%2.%3."/>
      <w:lvlJc w:val="left"/>
      <w:pPr>
        <w:ind w:left="907" w:hanging="907"/>
      </w:pPr>
      <w:rPr>
        <w:rFonts w:hint="default"/>
      </w:rPr>
    </w:lvl>
    <w:lvl w:ilvl="3">
      <w:start w:val="1"/>
      <w:numFmt w:val="decimal"/>
      <w:lvlText w:val="%1.%2.%3.%4."/>
      <w:lvlJc w:val="left"/>
      <w:pPr>
        <w:ind w:left="1191" w:hanging="1191"/>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9"/>
  </w:num>
  <w:num w:numId="12" w16cid:durableId="2081292380">
    <w:abstractNumId w:val="12"/>
  </w:num>
  <w:num w:numId="13" w16cid:durableId="997924738">
    <w:abstractNumId w:val="9"/>
  </w:num>
  <w:num w:numId="14" w16cid:durableId="159737767">
    <w:abstractNumId w:val="11"/>
  </w:num>
  <w:num w:numId="15" w16cid:durableId="1105812379">
    <w:abstractNumId w:val="15"/>
  </w:num>
  <w:num w:numId="16" w16cid:durableId="2138378045">
    <w:abstractNumId w:val="17"/>
  </w:num>
  <w:num w:numId="17" w16cid:durableId="987830825">
    <w:abstractNumId w:val="22"/>
  </w:num>
  <w:num w:numId="18" w16cid:durableId="1568614667">
    <w:abstractNumId w:val="4"/>
  </w:num>
  <w:num w:numId="19" w16cid:durableId="847645189">
    <w:abstractNumId w:val="10"/>
  </w:num>
  <w:num w:numId="20" w16cid:durableId="1145776036">
    <w:abstractNumId w:val="14"/>
  </w:num>
  <w:num w:numId="21" w16cid:durableId="671182528">
    <w:abstractNumId w:val="8"/>
  </w:num>
  <w:num w:numId="22" w16cid:durableId="292449161">
    <w:abstractNumId w:val="16"/>
  </w:num>
  <w:num w:numId="23" w16cid:durableId="1850674605">
    <w:abstractNumId w:val="13"/>
  </w:num>
  <w:num w:numId="24" w16cid:durableId="1751000677">
    <w:abstractNumId w:val="0"/>
  </w:num>
  <w:num w:numId="25" w16cid:durableId="893396061">
    <w:abstractNumId w:val="6"/>
  </w:num>
  <w:num w:numId="26" w16cid:durableId="619723063">
    <w:abstractNumId w:val="18"/>
  </w:num>
  <w:num w:numId="27" w16cid:durableId="1600020186">
    <w:abstractNumId w:val="2"/>
  </w:num>
  <w:num w:numId="28" w16cid:durableId="1750424267">
    <w:abstractNumId w:val="7"/>
  </w:num>
  <w:num w:numId="29" w16cid:durableId="260644598">
    <w:abstractNumId w:val="21"/>
  </w:num>
  <w:num w:numId="30" w16cid:durableId="488399447">
    <w:abstractNumId w:val="20"/>
  </w:num>
  <w:num w:numId="31" w16cid:durableId="248391642">
    <w:abstractNumId w:val="3"/>
  </w:num>
  <w:num w:numId="32" w16cid:durableId="751734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1D59"/>
    <w:rsid w:val="000035B2"/>
    <w:rsid w:val="0000421D"/>
    <w:rsid w:val="00005B61"/>
    <w:rsid w:val="00012C6B"/>
    <w:rsid w:val="00013120"/>
    <w:rsid w:val="0001620D"/>
    <w:rsid w:val="00016550"/>
    <w:rsid w:val="00016CDE"/>
    <w:rsid w:val="0002019D"/>
    <w:rsid w:val="00020215"/>
    <w:rsid w:val="00025566"/>
    <w:rsid w:val="00027EEB"/>
    <w:rsid w:val="00035D94"/>
    <w:rsid w:val="000366CB"/>
    <w:rsid w:val="0003717F"/>
    <w:rsid w:val="000465AC"/>
    <w:rsid w:val="00047104"/>
    <w:rsid w:val="00047751"/>
    <w:rsid w:val="00050152"/>
    <w:rsid w:val="00052C23"/>
    <w:rsid w:val="00052CA1"/>
    <w:rsid w:val="00055FC9"/>
    <w:rsid w:val="00057DB8"/>
    <w:rsid w:val="00060C18"/>
    <w:rsid w:val="00063087"/>
    <w:rsid w:val="000653A9"/>
    <w:rsid w:val="000667BB"/>
    <w:rsid w:val="00067525"/>
    <w:rsid w:val="00071A76"/>
    <w:rsid w:val="000733A5"/>
    <w:rsid w:val="00081746"/>
    <w:rsid w:val="00083B6D"/>
    <w:rsid w:val="00083FD0"/>
    <w:rsid w:val="00084366"/>
    <w:rsid w:val="000857F3"/>
    <w:rsid w:val="0008603E"/>
    <w:rsid w:val="000862AC"/>
    <w:rsid w:val="000926E1"/>
    <w:rsid w:val="000936EC"/>
    <w:rsid w:val="00096731"/>
    <w:rsid w:val="00096B21"/>
    <w:rsid w:val="000A0BB7"/>
    <w:rsid w:val="000A5FB8"/>
    <w:rsid w:val="000A6685"/>
    <w:rsid w:val="000B2257"/>
    <w:rsid w:val="000B318D"/>
    <w:rsid w:val="000B7BF4"/>
    <w:rsid w:val="000C3046"/>
    <w:rsid w:val="000C4D95"/>
    <w:rsid w:val="000C7966"/>
    <w:rsid w:val="000C7A97"/>
    <w:rsid w:val="000D5C84"/>
    <w:rsid w:val="000D6A02"/>
    <w:rsid w:val="000D799B"/>
    <w:rsid w:val="000E249E"/>
    <w:rsid w:val="000E634B"/>
    <w:rsid w:val="000F19E1"/>
    <w:rsid w:val="000F281D"/>
    <w:rsid w:val="000F777B"/>
    <w:rsid w:val="001025D6"/>
    <w:rsid w:val="00103477"/>
    <w:rsid w:val="00103ABC"/>
    <w:rsid w:val="00105D66"/>
    <w:rsid w:val="00106096"/>
    <w:rsid w:val="00107594"/>
    <w:rsid w:val="00120E84"/>
    <w:rsid w:val="001245BE"/>
    <w:rsid w:val="00124948"/>
    <w:rsid w:val="001264BA"/>
    <w:rsid w:val="00131EDB"/>
    <w:rsid w:val="001332C9"/>
    <w:rsid w:val="00133849"/>
    <w:rsid w:val="00140821"/>
    <w:rsid w:val="00147243"/>
    <w:rsid w:val="00150723"/>
    <w:rsid w:val="00150C09"/>
    <w:rsid w:val="0015295E"/>
    <w:rsid w:val="00152AC9"/>
    <w:rsid w:val="00155D68"/>
    <w:rsid w:val="0016320B"/>
    <w:rsid w:val="00164C5C"/>
    <w:rsid w:val="00171BBE"/>
    <w:rsid w:val="00172664"/>
    <w:rsid w:val="00174034"/>
    <w:rsid w:val="00176827"/>
    <w:rsid w:val="00186610"/>
    <w:rsid w:val="0018724B"/>
    <w:rsid w:val="00195628"/>
    <w:rsid w:val="001A0E70"/>
    <w:rsid w:val="001A4182"/>
    <w:rsid w:val="001A47FE"/>
    <w:rsid w:val="001A499C"/>
    <w:rsid w:val="001A4A62"/>
    <w:rsid w:val="001B2501"/>
    <w:rsid w:val="001B2801"/>
    <w:rsid w:val="001B2F09"/>
    <w:rsid w:val="001B43A9"/>
    <w:rsid w:val="001C1530"/>
    <w:rsid w:val="001C3FDB"/>
    <w:rsid w:val="001C5404"/>
    <w:rsid w:val="001C55B6"/>
    <w:rsid w:val="001D0156"/>
    <w:rsid w:val="001D0494"/>
    <w:rsid w:val="001D1419"/>
    <w:rsid w:val="001D21E0"/>
    <w:rsid w:val="001D5823"/>
    <w:rsid w:val="001E279F"/>
    <w:rsid w:val="001E6BE5"/>
    <w:rsid w:val="001F117D"/>
    <w:rsid w:val="001F1F93"/>
    <w:rsid w:val="001F6C87"/>
    <w:rsid w:val="001F78D5"/>
    <w:rsid w:val="001F78DA"/>
    <w:rsid w:val="00202834"/>
    <w:rsid w:val="00203394"/>
    <w:rsid w:val="002034BB"/>
    <w:rsid w:val="00206229"/>
    <w:rsid w:val="00207CD2"/>
    <w:rsid w:val="00207CF9"/>
    <w:rsid w:val="00210D14"/>
    <w:rsid w:val="00211143"/>
    <w:rsid w:val="00212D23"/>
    <w:rsid w:val="002154D9"/>
    <w:rsid w:val="00216043"/>
    <w:rsid w:val="00221904"/>
    <w:rsid w:val="00221A14"/>
    <w:rsid w:val="00222152"/>
    <w:rsid w:val="00224489"/>
    <w:rsid w:val="00225490"/>
    <w:rsid w:val="00232B5C"/>
    <w:rsid w:val="00237821"/>
    <w:rsid w:val="0024539E"/>
    <w:rsid w:val="00251B10"/>
    <w:rsid w:val="00252DC1"/>
    <w:rsid w:val="0025395B"/>
    <w:rsid w:val="00254F2F"/>
    <w:rsid w:val="002566ED"/>
    <w:rsid w:val="002569B3"/>
    <w:rsid w:val="0025708B"/>
    <w:rsid w:val="00261639"/>
    <w:rsid w:val="00262361"/>
    <w:rsid w:val="00263C85"/>
    <w:rsid w:val="0028582D"/>
    <w:rsid w:val="00290CC1"/>
    <w:rsid w:val="00292E32"/>
    <w:rsid w:val="0029695C"/>
    <w:rsid w:val="002A00F6"/>
    <w:rsid w:val="002A140A"/>
    <w:rsid w:val="002A2647"/>
    <w:rsid w:val="002A5889"/>
    <w:rsid w:val="002A6A8F"/>
    <w:rsid w:val="002A6F71"/>
    <w:rsid w:val="002B1FA0"/>
    <w:rsid w:val="002B50F6"/>
    <w:rsid w:val="002B56A7"/>
    <w:rsid w:val="002B6356"/>
    <w:rsid w:val="002B6BDE"/>
    <w:rsid w:val="002B7158"/>
    <w:rsid w:val="002B7D10"/>
    <w:rsid w:val="002C2494"/>
    <w:rsid w:val="002C500B"/>
    <w:rsid w:val="002C59ED"/>
    <w:rsid w:val="002C6A4D"/>
    <w:rsid w:val="002C764E"/>
    <w:rsid w:val="002D07DE"/>
    <w:rsid w:val="002D26F4"/>
    <w:rsid w:val="002D2B30"/>
    <w:rsid w:val="002D2F1C"/>
    <w:rsid w:val="002D3CF9"/>
    <w:rsid w:val="002D4E9C"/>
    <w:rsid w:val="002D66E5"/>
    <w:rsid w:val="002E0FFA"/>
    <w:rsid w:val="002E1349"/>
    <w:rsid w:val="002E208F"/>
    <w:rsid w:val="002E2D3A"/>
    <w:rsid w:val="002E5ED3"/>
    <w:rsid w:val="002F1B0F"/>
    <w:rsid w:val="002F2730"/>
    <w:rsid w:val="002F27AE"/>
    <w:rsid w:val="002F2B92"/>
    <w:rsid w:val="002F2FD4"/>
    <w:rsid w:val="002F3024"/>
    <w:rsid w:val="002F3601"/>
    <w:rsid w:val="002F3655"/>
    <w:rsid w:val="002F3A71"/>
    <w:rsid w:val="003003F6"/>
    <w:rsid w:val="00302BC4"/>
    <w:rsid w:val="00307EC2"/>
    <w:rsid w:val="00321077"/>
    <w:rsid w:val="00321B86"/>
    <w:rsid w:val="00321D03"/>
    <w:rsid w:val="0032253D"/>
    <w:rsid w:val="00324FA1"/>
    <w:rsid w:val="00330D17"/>
    <w:rsid w:val="00331BE9"/>
    <w:rsid w:val="00333172"/>
    <w:rsid w:val="00333649"/>
    <w:rsid w:val="00333753"/>
    <w:rsid w:val="00333A37"/>
    <w:rsid w:val="0033544C"/>
    <w:rsid w:val="003373F5"/>
    <w:rsid w:val="00343BC2"/>
    <w:rsid w:val="00345A0A"/>
    <w:rsid w:val="0035525E"/>
    <w:rsid w:val="003562B8"/>
    <w:rsid w:val="003600F5"/>
    <w:rsid w:val="003625E1"/>
    <w:rsid w:val="00363642"/>
    <w:rsid w:val="00370C97"/>
    <w:rsid w:val="00372108"/>
    <w:rsid w:val="00372B6F"/>
    <w:rsid w:val="00373206"/>
    <w:rsid w:val="00376DDD"/>
    <w:rsid w:val="00377965"/>
    <w:rsid w:val="00393228"/>
    <w:rsid w:val="00395359"/>
    <w:rsid w:val="0039658B"/>
    <w:rsid w:val="003971F3"/>
    <w:rsid w:val="003974D4"/>
    <w:rsid w:val="003A3531"/>
    <w:rsid w:val="003A3F3F"/>
    <w:rsid w:val="003A6121"/>
    <w:rsid w:val="003A763D"/>
    <w:rsid w:val="003B1E6A"/>
    <w:rsid w:val="003B2585"/>
    <w:rsid w:val="003B2E51"/>
    <w:rsid w:val="003B4E56"/>
    <w:rsid w:val="003B5674"/>
    <w:rsid w:val="003C4C6D"/>
    <w:rsid w:val="003C4F9A"/>
    <w:rsid w:val="003C6D71"/>
    <w:rsid w:val="003D1FC2"/>
    <w:rsid w:val="003D24C8"/>
    <w:rsid w:val="003D478E"/>
    <w:rsid w:val="003D7D92"/>
    <w:rsid w:val="003E3E33"/>
    <w:rsid w:val="003E4AA4"/>
    <w:rsid w:val="003F6ABD"/>
    <w:rsid w:val="003F73E5"/>
    <w:rsid w:val="00402BED"/>
    <w:rsid w:val="00411567"/>
    <w:rsid w:val="00415F11"/>
    <w:rsid w:val="00417EF7"/>
    <w:rsid w:val="00421FDC"/>
    <w:rsid w:val="004235C8"/>
    <w:rsid w:val="0042566C"/>
    <w:rsid w:val="00426AB9"/>
    <w:rsid w:val="0043192F"/>
    <w:rsid w:val="0043214A"/>
    <w:rsid w:val="004321B3"/>
    <w:rsid w:val="00433151"/>
    <w:rsid w:val="00433702"/>
    <w:rsid w:val="004347D5"/>
    <w:rsid w:val="00434B9C"/>
    <w:rsid w:val="00442417"/>
    <w:rsid w:val="00446577"/>
    <w:rsid w:val="00451993"/>
    <w:rsid w:val="00451BF8"/>
    <w:rsid w:val="00452056"/>
    <w:rsid w:val="00454568"/>
    <w:rsid w:val="00454A1B"/>
    <w:rsid w:val="004552B7"/>
    <w:rsid w:val="00460533"/>
    <w:rsid w:val="0046196F"/>
    <w:rsid w:val="00461AA4"/>
    <w:rsid w:val="00465DD6"/>
    <w:rsid w:val="004758EF"/>
    <w:rsid w:val="00476109"/>
    <w:rsid w:val="00477B33"/>
    <w:rsid w:val="004809CF"/>
    <w:rsid w:val="004810C0"/>
    <w:rsid w:val="00483C09"/>
    <w:rsid w:val="00483D71"/>
    <w:rsid w:val="0049053F"/>
    <w:rsid w:val="00495976"/>
    <w:rsid w:val="00497BD9"/>
    <w:rsid w:val="004A293F"/>
    <w:rsid w:val="004A3D44"/>
    <w:rsid w:val="004A5629"/>
    <w:rsid w:val="004A650D"/>
    <w:rsid w:val="004A6A82"/>
    <w:rsid w:val="004A72F3"/>
    <w:rsid w:val="004B4ECC"/>
    <w:rsid w:val="004B4FB1"/>
    <w:rsid w:val="004B61D2"/>
    <w:rsid w:val="004B6BAE"/>
    <w:rsid w:val="004B78B5"/>
    <w:rsid w:val="004C0EFF"/>
    <w:rsid w:val="004C2836"/>
    <w:rsid w:val="004C45A3"/>
    <w:rsid w:val="004C5078"/>
    <w:rsid w:val="004C5265"/>
    <w:rsid w:val="004D0EDF"/>
    <w:rsid w:val="004D1736"/>
    <w:rsid w:val="004D5223"/>
    <w:rsid w:val="004E0D7F"/>
    <w:rsid w:val="004E0DA7"/>
    <w:rsid w:val="004E163A"/>
    <w:rsid w:val="004E19CD"/>
    <w:rsid w:val="004E206C"/>
    <w:rsid w:val="004E4B01"/>
    <w:rsid w:val="004E6399"/>
    <w:rsid w:val="004F0198"/>
    <w:rsid w:val="004F180F"/>
    <w:rsid w:val="004F2977"/>
    <w:rsid w:val="004F2E09"/>
    <w:rsid w:val="004F3214"/>
    <w:rsid w:val="004F4DEA"/>
    <w:rsid w:val="004F75D2"/>
    <w:rsid w:val="005046AD"/>
    <w:rsid w:val="00505BE5"/>
    <w:rsid w:val="00510064"/>
    <w:rsid w:val="00511E35"/>
    <w:rsid w:val="005151D6"/>
    <w:rsid w:val="00516777"/>
    <w:rsid w:val="00516F1A"/>
    <w:rsid w:val="00516FF7"/>
    <w:rsid w:val="00517B46"/>
    <w:rsid w:val="00517F85"/>
    <w:rsid w:val="00524B9B"/>
    <w:rsid w:val="00524C9A"/>
    <w:rsid w:val="00525FE7"/>
    <w:rsid w:val="00527F21"/>
    <w:rsid w:val="00533658"/>
    <w:rsid w:val="00534A45"/>
    <w:rsid w:val="00540134"/>
    <w:rsid w:val="005404BA"/>
    <w:rsid w:val="00541E3D"/>
    <w:rsid w:val="00542902"/>
    <w:rsid w:val="005440F3"/>
    <w:rsid w:val="0055003B"/>
    <w:rsid w:val="005532E4"/>
    <w:rsid w:val="00562198"/>
    <w:rsid w:val="0056356A"/>
    <w:rsid w:val="00563981"/>
    <w:rsid w:val="0056482B"/>
    <w:rsid w:val="00565F61"/>
    <w:rsid w:val="00567B84"/>
    <w:rsid w:val="0057035C"/>
    <w:rsid w:val="00572924"/>
    <w:rsid w:val="00575842"/>
    <w:rsid w:val="00575BA8"/>
    <w:rsid w:val="00580301"/>
    <w:rsid w:val="00580A5C"/>
    <w:rsid w:val="00583909"/>
    <w:rsid w:val="005845D1"/>
    <w:rsid w:val="00587655"/>
    <w:rsid w:val="005921B2"/>
    <w:rsid w:val="00596BBC"/>
    <w:rsid w:val="005A003A"/>
    <w:rsid w:val="005A1969"/>
    <w:rsid w:val="005A266C"/>
    <w:rsid w:val="005B270A"/>
    <w:rsid w:val="005B5533"/>
    <w:rsid w:val="005C03D3"/>
    <w:rsid w:val="005C0C2D"/>
    <w:rsid w:val="005C1F05"/>
    <w:rsid w:val="005D0975"/>
    <w:rsid w:val="005D2A45"/>
    <w:rsid w:val="005D5D7A"/>
    <w:rsid w:val="005D5FE1"/>
    <w:rsid w:val="005D74BD"/>
    <w:rsid w:val="005D7638"/>
    <w:rsid w:val="005E04E3"/>
    <w:rsid w:val="005E12C6"/>
    <w:rsid w:val="005E5EFF"/>
    <w:rsid w:val="005E5FB7"/>
    <w:rsid w:val="005F2480"/>
    <w:rsid w:val="005F293F"/>
    <w:rsid w:val="0060320D"/>
    <w:rsid w:val="006122FF"/>
    <w:rsid w:val="0061335A"/>
    <w:rsid w:val="00616158"/>
    <w:rsid w:val="00620082"/>
    <w:rsid w:val="0062287A"/>
    <w:rsid w:val="00622CD7"/>
    <w:rsid w:val="00622FAE"/>
    <w:rsid w:val="00626171"/>
    <w:rsid w:val="0062655D"/>
    <w:rsid w:val="0063208D"/>
    <w:rsid w:val="00635D3D"/>
    <w:rsid w:val="00636BF0"/>
    <w:rsid w:val="00636CB9"/>
    <w:rsid w:val="006370B8"/>
    <w:rsid w:val="00643EB2"/>
    <w:rsid w:val="006457C0"/>
    <w:rsid w:val="00647D7C"/>
    <w:rsid w:val="00651761"/>
    <w:rsid w:val="00660F8A"/>
    <w:rsid w:val="006667AA"/>
    <w:rsid w:val="006669B3"/>
    <w:rsid w:val="00672F0E"/>
    <w:rsid w:val="00673473"/>
    <w:rsid w:val="00674D9A"/>
    <w:rsid w:val="00683B7E"/>
    <w:rsid w:val="006876E2"/>
    <w:rsid w:val="0069168A"/>
    <w:rsid w:val="006A4777"/>
    <w:rsid w:val="006A7D62"/>
    <w:rsid w:val="006B4649"/>
    <w:rsid w:val="006C30AC"/>
    <w:rsid w:val="006C456A"/>
    <w:rsid w:val="006C6781"/>
    <w:rsid w:val="006C70D1"/>
    <w:rsid w:val="006C7D1E"/>
    <w:rsid w:val="006D2527"/>
    <w:rsid w:val="006E50DF"/>
    <w:rsid w:val="006E6088"/>
    <w:rsid w:val="006F018C"/>
    <w:rsid w:val="006F4AFB"/>
    <w:rsid w:val="006F4B4F"/>
    <w:rsid w:val="006F4C4C"/>
    <w:rsid w:val="007013CF"/>
    <w:rsid w:val="00701732"/>
    <w:rsid w:val="007160F0"/>
    <w:rsid w:val="00717505"/>
    <w:rsid w:val="0072109E"/>
    <w:rsid w:val="00724AB3"/>
    <w:rsid w:val="00726189"/>
    <w:rsid w:val="00726E43"/>
    <w:rsid w:val="00730151"/>
    <w:rsid w:val="00730CE0"/>
    <w:rsid w:val="00731A25"/>
    <w:rsid w:val="007403A1"/>
    <w:rsid w:val="007448DB"/>
    <w:rsid w:val="007453D4"/>
    <w:rsid w:val="00745E0D"/>
    <w:rsid w:val="0074663F"/>
    <w:rsid w:val="007514C2"/>
    <w:rsid w:val="00755831"/>
    <w:rsid w:val="007579D5"/>
    <w:rsid w:val="007703E3"/>
    <w:rsid w:val="00771EDA"/>
    <w:rsid w:val="00777687"/>
    <w:rsid w:val="00777F3D"/>
    <w:rsid w:val="00781737"/>
    <w:rsid w:val="00784B23"/>
    <w:rsid w:val="00785CFF"/>
    <w:rsid w:val="007900EC"/>
    <w:rsid w:val="00795D31"/>
    <w:rsid w:val="0079734D"/>
    <w:rsid w:val="00797B2B"/>
    <w:rsid w:val="007A2889"/>
    <w:rsid w:val="007A62D6"/>
    <w:rsid w:val="007A6380"/>
    <w:rsid w:val="007A6723"/>
    <w:rsid w:val="007B32E1"/>
    <w:rsid w:val="007B3680"/>
    <w:rsid w:val="007B3E8C"/>
    <w:rsid w:val="007B7F69"/>
    <w:rsid w:val="007C3BBE"/>
    <w:rsid w:val="007C43B5"/>
    <w:rsid w:val="007C6172"/>
    <w:rsid w:val="007C7D2F"/>
    <w:rsid w:val="007C7F15"/>
    <w:rsid w:val="007D0265"/>
    <w:rsid w:val="007D337A"/>
    <w:rsid w:val="007D5435"/>
    <w:rsid w:val="007D6100"/>
    <w:rsid w:val="007D7795"/>
    <w:rsid w:val="007E35D6"/>
    <w:rsid w:val="007E4FFD"/>
    <w:rsid w:val="007F08C1"/>
    <w:rsid w:val="007F110F"/>
    <w:rsid w:val="008010C2"/>
    <w:rsid w:val="00801899"/>
    <w:rsid w:val="008023F2"/>
    <w:rsid w:val="00802F37"/>
    <w:rsid w:val="00803818"/>
    <w:rsid w:val="00803972"/>
    <w:rsid w:val="00806404"/>
    <w:rsid w:val="00806C8F"/>
    <w:rsid w:val="0080759A"/>
    <w:rsid w:val="00811AE0"/>
    <w:rsid w:val="00812677"/>
    <w:rsid w:val="00813AFE"/>
    <w:rsid w:val="0082058B"/>
    <w:rsid w:val="00822EBD"/>
    <w:rsid w:val="0082364E"/>
    <w:rsid w:val="00825ABF"/>
    <w:rsid w:val="00826B1B"/>
    <w:rsid w:val="00837949"/>
    <w:rsid w:val="00837BD0"/>
    <w:rsid w:val="008409CE"/>
    <w:rsid w:val="00843ABB"/>
    <w:rsid w:val="00844E6B"/>
    <w:rsid w:val="008470EF"/>
    <w:rsid w:val="00862CC8"/>
    <w:rsid w:val="00864D8F"/>
    <w:rsid w:val="00871E11"/>
    <w:rsid w:val="00872BDF"/>
    <w:rsid w:val="00882066"/>
    <w:rsid w:val="00885C7B"/>
    <w:rsid w:val="00886167"/>
    <w:rsid w:val="00892D32"/>
    <w:rsid w:val="00894B6A"/>
    <w:rsid w:val="008958E5"/>
    <w:rsid w:val="008A1047"/>
    <w:rsid w:val="008A28DE"/>
    <w:rsid w:val="008A6FCB"/>
    <w:rsid w:val="008B0E4B"/>
    <w:rsid w:val="008C132E"/>
    <w:rsid w:val="008C6686"/>
    <w:rsid w:val="008D083B"/>
    <w:rsid w:val="008D21F9"/>
    <w:rsid w:val="008D3D09"/>
    <w:rsid w:val="008D5440"/>
    <w:rsid w:val="008E0998"/>
    <w:rsid w:val="008E50B8"/>
    <w:rsid w:val="008E75AD"/>
    <w:rsid w:val="008F07D6"/>
    <w:rsid w:val="008F0EEB"/>
    <w:rsid w:val="008F1154"/>
    <w:rsid w:val="008F1AE4"/>
    <w:rsid w:val="008F2D9E"/>
    <w:rsid w:val="008F6646"/>
    <w:rsid w:val="00900012"/>
    <w:rsid w:val="0090068A"/>
    <w:rsid w:val="00900FEE"/>
    <w:rsid w:val="009016DA"/>
    <w:rsid w:val="009037F6"/>
    <w:rsid w:val="00904DB2"/>
    <w:rsid w:val="0090635C"/>
    <w:rsid w:val="00910A8A"/>
    <w:rsid w:val="00913800"/>
    <w:rsid w:val="009219A5"/>
    <w:rsid w:val="00923F5A"/>
    <w:rsid w:val="00924A5F"/>
    <w:rsid w:val="009251F2"/>
    <w:rsid w:val="00930CBD"/>
    <w:rsid w:val="009334B0"/>
    <w:rsid w:val="0094161A"/>
    <w:rsid w:val="0094319D"/>
    <w:rsid w:val="00943C5D"/>
    <w:rsid w:val="00945347"/>
    <w:rsid w:val="00945D9E"/>
    <w:rsid w:val="009512B2"/>
    <w:rsid w:val="00952126"/>
    <w:rsid w:val="009546E5"/>
    <w:rsid w:val="00954F98"/>
    <w:rsid w:val="00957E45"/>
    <w:rsid w:val="009611E5"/>
    <w:rsid w:val="0096158E"/>
    <w:rsid w:val="00970CB9"/>
    <w:rsid w:val="00970D0B"/>
    <w:rsid w:val="00970E3A"/>
    <w:rsid w:val="00970F11"/>
    <w:rsid w:val="00972FEB"/>
    <w:rsid w:val="00977578"/>
    <w:rsid w:val="009845DF"/>
    <w:rsid w:val="0099080C"/>
    <w:rsid w:val="00995E28"/>
    <w:rsid w:val="009A5147"/>
    <w:rsid w:val="009A7867"/>
    <w:rsid w:val="009A7929"/>
    <w:rsid w:val="009B0CD3"/>
    <w:rsid w:val="009B0FC0"/>
    <w:rsid w:val="009B32D0"/>
    <w:rsid w:val="009B4293"/>
    <w:rsid w:val="009B6AE4"/>
    <w:rsid w:val="009C1344"/>
    <w:rsid w:val="009C7E8C"/>
    <w:rsid w:val="009C7F82"/>
    <w:rsid w:val="009D1A55"/>
    <w:rsid w:val="009D1B55"/>
    <w:rsid w:val="009D1FC3"/>
    <w:rsid w:val="009D21C6"/>
    <w:rsid w:val="009D4D9A"/>
    <w:rsid w:val="009D5E06"/>
    <w:rsid w:val="009D5E70"/>
    <w:rsid w:val="009D7694"/>
    <w:rsid w:val="009E4FA0"/>
    <w:rsid w:val="009E6712"/>
    <w:rsid w:val="009F3BD5"/>
    <w:rsid w:val="009F50FB"/>
    <w:rsid w:val="009F56CD"/>
    <w:rsid w:val="00A02621"/>
    <w:rsid w:val="00A0359D"/>
    <w:rsid w:val="00A07750"/>
    <w:rsid w:val="00A117E2"/>
    <w:rsid w:val="00A13792"/>
    <w:rsid w:val="00A300C5"/>
    <w:rsid w:val="00A307D4"/>
    <w:rsid w:val="00A30829"/>
    <w:rsid w:val="00A3369F"/>
    <w:rsid w:val="00A3688B"/>
    <w:rsid w:val="00A37BAF"/>
    <w:rsid w:val="00A41872"/>
    <w:rsid w:val="00A42A27"/>
    <w:rsid w:val="00A45984"/>
    <w:rsid w:val="00A53A27"/>
    <w:rsid w:val="00A622CC"/>
    <w:rsid w:val="00A62BC6"/>
    <w:rsid w:val="00A727DA"/>
    <w:rsid w:val="00A7424B"/>
    <w:rsid w:val="00A76592"/>
    <w:rsid w:val="00A813ED"/>
    <w:rsid w:val="00A81789"/>
    <w:rsid w:val="00A82AF2"/>
    <w:rsid w:val="00A860DD"/>
    <w:rsid w:val="00A93F97"/>
    <w:rsid w:val="00A957B8"/>
    <w:rsid w:val="00A97353"/>
    <w:rsid w:val="00A97B95"/>
    <w:rsid w:val="00AA0ACC"/>
    <w:rsid w:val="00AA6E34"/>
    <w:rsid w:val="00AA77D9"/>
    <w:rsid w:val="00AB0A61"/>
    <w:rsid w:val="00AB2607"/>
    <w:rsid w:val="00AB2CB4"/>
    <w:rsid w:val="00AB40A3"/>
    <w:rsid w:val="00AB43C2"/>
    <w:rsid w:val="00AB6F7F"/>
    <w:rsid w:val="00AC426D"/>
    <w:rsid w:val="00AC50A7"/>
    <w:rsid w:val="00AC6343"/>
    <w:rsid w:val="00AD2655"/>
    <w:rsid w:val="00AD2BBC"/>
    <w:rsid w:val="00AD3411"/>
    <w:rsid w:val="00AD6D7E"/>
    <w:rsid w:val="00AE15B8"/>
    <w:rsid w:val="00AF4129"/>
    <w:rsid w:val="00AF4D50"/>
    <w:rsid w:val="00AF79C9"/>
    <w:rsid w:val="00B00B0A"/>
    <w:rsid w:val="00B030F4"/>
    <w:rsid w:val="00B03144"/>
    <w:rsid w:val="00B06B29"/>
    <w:rsid w:val="00B06DC9"/>
    <w:rsid w:val="00B077AE"/>
    <w:rsid w:val="00B10DDF"/>
    <w:rsid w:val="00B11D1C"/>
    <w:rsid w:val="00B1431F"/>
    <w:rsid w:val="00B207B6"/>
    <w:rsid w:val="00B229A4"/>
    <w:rsid w:val="00B24B90"/>
    <w:rsid w:val="00B26083"/>
    <w:rsid w:val="00B30876"/>
    <w:rsid w:val="00B33A51"/>
    <w:rsid w:val="00B35DA4"/>
    <w:rsid w:val="00B35E28"/>
    <w:rsid w:val="00B3708A"/>
    <w:rsid w:val="00B449FC"/>
    <w:rsid w:val="00B47DAE"/>
    <w:rsid w:val="00B50DF7"/>
    <w:rsid w:val="00B5103D"/>
    <w:rsid w:val="00B567FD"/>
    <w:rsid w:val="00B602CA"/>
    <w:rsid w:val="00B62285"/>
    <w:rsid w:val="00B64119"/>
    <w:rsid w:val="00B657B7"/>
    <w:rsid w:val="00B71D8B"/>
    <w:rsid w:val="00B72AAC"/>
    <w:rsid w:val="00B73BB3"/>
    <w:rsid w:val="00B748E7"/>
    <w:rsid w:val="00B76AF1"/>
    <w:rsid w:val="00B77399"/>
    <w:rsid w:val="00B7758A"/>
    <w:rsid w:val="00B835D4"/>
    <w:rsid w:val="00B83986"/>
    <w:rsid w:val="00B86362"/>
    <w:rsid w:val="00B87651"/>
    <w:rsid w:val="00B90FE7"/>
    <w:rsid w:val="00B93B33"/>
    <w:rsid w:val="00B93C1A"/>
    <w:rsid w:val="00B9598B"/>
    <w:rsid w:val="00B976AD"/>
    <w:rsid w:val="00B97F46"/>
    <w:rsid w:val="00BA041F"/>
    <w:rsid w:val="00BA0B70"/>
    <w:rsid w:val="00BA33E7"/>
    <w:rsid w:val="00BB0583"/>
    <w:rsid w:val="00BB0F03"/>
    <w:rsid w:val="00BB3504"/>
    <w:rsid w:val="00BB4A89"/>
    <w:rsid w:val="00BB62F2"/>
    <w:rsid w:val="00BC1751"/>
    <w:rsid w:val="00BC2F52"/>
    <w:rsid w:val="00BC32BC"/>
    <w:rsid w:val="00BD15CF"/>
    <w:rsid w:val="00BD2B95"/>
    <w:rsid w:val="00BE1C60"/>
    <w:rsid w:val="00BE2B2B"/>
    <w:rsid w:val="00BE44C5"/>
    <w:rsid w:val="00BE7C1F"/>
    <w:rsid w:val="00BF35A8"/>
    <w:rsid w:val="00BF4A89"/>
    <w:rsid w:val="00BF7504"/>
    <w:rsid w:val="00C00A6B"/>
    <w:rsid w:val="00C00E13"/>
    <w:rsid w:val="00C02D33"/>
    <w:rsid w:val="00C0349F"/>
    <w:rsid w:val="00C03667"/>
    <w:rsid w:val="00C07165"/>
    <w:rsid w:val="00C14575"/>
    <w:rsid w:val="00C1495E"/>
    <w:rsid w:val="00C151B5"/>
    <w:rsid w:val="00C21159"/>
    <w:rsid w:val="00C221F5"/>
    <w:rsid w:val="00C22603"/>
    <w:rsid w:val="00C242DC"/>
    <w:rsid w:val="00C2677D"/>
    <w:rsid w:val="00C3344B"/>
    <w:rsid w:val="00C37AEE"/>
    <w:rsid w:val="00C439AE"/>
    <w:rsid w:val="00C528DE"/>
    <w:rsid w:val="00C52FF1"/>
    <w:rsid w:val="00C53B74"/>
    <w:rsid w:val="00C571EC"/>
    <w:rsid w:val="00C57684"/>
    <w:rsid w:val="00C620B4"/>
    <w:rsid w:val="00C73086"/>
    <w:rsid w:val="00C74B17"/>
    <w:rsid w:val="00C75B49"/>
    <w:rsid w:val="00C828F8"/>
    <w:rsid w:val="00C85CBF"/>
    <w:rsid w:val="00C86C54"/>
    <w:rsid w:val="00C90A1C"/>
    <w:rsid w:val="00C95510"/>
    <w:rsid w:val="00CA0406"/>
    <w:rsid w:val="00CA159C"/>
    <w:rsid w:val="00CA2045"/>
    <w:rsid w:val="00CA24DB"/>
    <w:rsid w:val="00CA3344"/>
    <w:rsid w:val="00CA6D9C"/>
    <w:rsid w:val="00CB1A01"/>
    <w:rsid w:val="00CC329E"/>
    <w:rsid w:val="00CC7382"/>
    <w:rsid w:val="00CC7964"/>
    <w:rsid w:val="00CD0E3C"/>
    <w:rsid w:val="00CD2D1C"/>
    <w:rsid w:val="00CD5571"/>
    <w:rsid w:val="00CD6730"/>
    <w:rsid w:val="00CE00DF"/>
    <w:rsid w:val="00CE1B26"/>
    <w:rsid w:val="00CE20BA"/>
    <w:rsid w:val="00CF1947"/>
    <w:rsid w:val="00CF1E77"/>
    <w:rsid w:val="00CF6A8C"/>
    <w:rsid w:val="00D0093F"/>
    <w:rsid w:val="00D05ED8"/>
    <w:rsid w:val="00D07141"/>
    <w:rsid w:val="00D07D22"/>
    <w:rsid w:val="00D12BB3"/>
    <w:rsid w:val="00D152FA"/>
    <w:rsid w:val="00D15F7D"/>
    <w:rsid w:val="00D1779D"/>
    <w:rsid w:val="00D21542"/>
    <w:rsid w:val="00D22746"/>
    <w:rsid w:val="00D227D0"/>
    <w:rsid w:val="00D25A12"/>
    <w:rsid w:val="00D32542"/>
    <w:rsid w:val="00D32C2D"/>
    <w:rsid w:val="00D33821"/>
    <w:rsid w:val="00D42E48"/>
    <w:rsid w:val="00D51395"/>
    <w:rsid w:val="00D521A2"/>
    <w:rsid w:val="00D6180A"/>
    <w:rsid w:val="00D64A91"/>
    <w:rsid w:val="00D75551"/>
    <w:rsid w:val="00D76F79"/>
    <w:rsid w:val="00D7746D"/>
    <w:rsid w:val="00D92883"/>
    <w:rsid w:val="00D94230"/>
    <w:rsid w:val="00D94242"/>
    <w:rsid w:val="00D96FDC"/>
    <w:rsid w:val="00DA1369"/>
    <w:rsid w:val="00DA2F88"/>
    <w:rsid w:val="00DA76AD"/>
    <w:rsid w:val="00DA76EC"/>
    <w:rsid w:val="00DB3315"/>
    <w:rsid w:val="00DB7444"/>
    <w:rsid w:val="00DC0C62"/>
    <w:rsid w:val="00DC1A9F"/>
    <w:rsid w:val="00DC2D16"/>
    <w:rsid w:val="00DC47A7"/>
    <w:rsid w:val="00DC68E0"/>
    <w:rsid w:val="00DD0D0C"/>
    <w:rsid w:val="00DD448E"/>
    <w:rsid w:val="00DD6F78"/>
    <w:rsid w:val="00DE240A"/>
    <w:rsid w:val="00DF2493"/>
    <w:rsid w:val="00DF2EBD"/>
    <w:rsid w:val="00DF319D"/>
    <w:rsid w:val="00DF7B11"/>
    <w:rsid w:val="00E033F0"/>
    <w:rsid w:val="00E052BA"/>
    <w:rsid w:val="00E07473"/>
    <w:rsid w:val="00E13E94"/>
    <w:rsid w:val="00E226E2"/>
    <w:rsid w:val="00E2508D"/>
    <w:rsid w:val="00E350BF"/>
    <w:rsid w:val="00E3599E"/>
    <w:rsid w:val="00E401A5"/>
    <w:rsid w:val="00E402A3"/>
    <w:rsid w:val="00E407E9"/>
    <w:rsid w:val="00E42CF8"/>
    <w:rsid w:val="00E4401C"/>
    <w:rsid w:val="00E460ED"/>
    <w:rsid w:val="00E465DF"/>
    <w:rsid w:val="00E51743"/>
    <w:rsid w:val="00E52B9D"/>
    <w:rsid w:val="00E575B1"/>
    <w:rsid w:val="00E57F65"/>
    <w:rsid w:val="00E60264"/>
    <w:rsid w:val="00E61D86"/>
    <w:rsid w:val="00E65B08"/>
    <w:rsid w:val="00E67AE1"/>
    <w:rsid w:val="00E70C2A"/>
    <w:rsid w:val="00E739CE"/>
    <w:rsid w:val="00E74B72"/>
    <w:rsid w:val="00E757B5"/>
    <w:rsid w:val="00E76B52"/>
    <w:rsid w:val="00E84673"/>
    <w:rsid w:val="00E86B9F"/>
    <w:rsid w:val="00E9027F"/>
    <w:rsid w:val="00E910AE"/>
    <w:rsid w:val="00E910FE"/>
    <w:rsid w:val="00E94040"/>
    <w:rsid w:val="00EA0DE6"/>
    <w:rsid w:val="00EA19F8"/>
    <w:rsid w:val="00EA5CA0"/>
    <w:rsid w:val="00EA75F9"/>
    <w:rsid w:val="00EA7864"/>
    <w:rsid w:val="00EB1503"/>
    <w:rsid w:val="00EB59A9"/>
    <w:rsid w:val="00EB5E54"/>
    <w:rsid w:val="00EC2254"/>
    <w:rsid w:val="00EC2C90"/>
    <w:rsid w:val="00EC5DE3"/>
    <w:rsid w:val="00EC62D5"/>
    <w:rsid w:val="00EC7589"/>
    <w:rsid w:val="00ED26E3"/>
    <w:rsid w:val="00ED2B53"/>
    <w:rsid w:val="00ED6557"/>
    <w:rsid w:val="00EE2380"/>
    <w:rsid w:val="00EE4D7B"/>
    <w:rsid w:val="00EE602A"/>
    <w:rsid w:val="00EF1D36"/>
    <w:rsid w:val="00EF3399"/>
    <w:rsid w:val="00EF4577"/>
    <w:rsid w:val="00EF5C43"/>
    <w:rsid w:val="00F041F6"/>
    <w:rsid w:val="00F05772"/>
    <w:rsid w:val="00F07F4D"/>
    <w:rsid w:val="00F10644"/>
    <w:rsid w:val="00F11261"/>
    <w:rsid w:val="00F116A7"/>
    <w:rsid w:val="00F14EAC"/>
    <w:rsid w:val="00F15179"/>
    <w:rsid w:val="00F203F8"/>
    <w:rsid w:val="00F21F96"/>
    <w:rsid w:val="00F26B74"/>
    <w:rsid w:val="00F365D2"/>
    <w:rsid w:val="00F37472"/>
    <w:rsid w:val="00F405AF"/>
    <w:rsid w:val="00F46888"/>
    <w:rsid w:val="00F47E39"/>
    <w:rsid w:val="00F5735D"/>
    <w:rsid w:val="00F6286A"/>
    <w:rsid w:val="00F634AE"/>
    <w:rsid w:val="00F639FF"/>
    <w:rsid w:val="00F6400A"/>
    <w:rsid w:val="00F65DFF"/>
    <w:rsid w:val="00F660C7"/>
    <w:rsid w:val="00F67BC3"/>
    <w:rsid w:val="00F715CD"/>
    <w:rsid w:val="00F73834"/>
    <w:rsid w:val="00F76712"/>
    <w:rsid w:val="00F83765"/>
    <w:rsid w:val="00F85EEE"/>
    <w:rsid w:val="00F876D1"/>
    <w:rsid w:val="00F9131D"/>
    <w:rsid w:val="00F92E48"/>
    <w:rsid w:val="00F93B3D"/>
    <w:rsid w:val="00F93DC2"/>
    <w:rsid w:val="00F94585"/>
    <w:rsid w:val="00F9496D"/>
    <w:rsid w:val="00F94F50"/>
    <w:rsid w:val="00FA0FE2"/>
    <w:rsid w:val="00FA26C4"/>
    <w:rsid w:val="00FA4097"/>
    <w:rsid w:val="00FA6D76"/>
    <w:rsid w:val="00FB3916"/>
    <w:rsid w:val="00FB58A9"/>
    <w:rsid w:val="00FB6A3B"/>
    <w:rsid w:val="00FB760C"/>
    <w:rsid w:val="00FB787E"/>
    <w:rsid w:val="00FC30D9"/>
    <w:rsid w:val="00FD1441"/>
    <w:rsid w:val="00FD1FEB"/>
    <w:rsid w:val="00FD25C2"/>
    <w:rsid w:val="00FD43DD"/>
    <w:rsid w:val="00FD6A67"/>
    <w:rsid w:val="00FE2239"/>
    <w:rsid w:val="00FE22D7"/>
    <w:rsid w:val="00FE3A4C"/>
    <w:rsid w:val="00FE5905"/>
    <w:rsid w:val="00FF176B"/>
    <w:rsid w:val="00FF6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numPr>
        <w:numId w:val="3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3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numPr>
        <w:ilvl w:val="2"/>
        <w:numId w:val="32"/>
      </w:num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3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3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3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3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3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3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basedOn w:val="Heading1"/>
    <w:link w:val="ContentChar"/>
    <w:qFormat/>
    <w:rsid w:val="00D42E48"/>
    <w:pPr>
      <w:numPr>
        <w:numId w:val="0"/>
      </w:numPr>
      <w:jc w:val="both"/>
    </w:pPr>
  </w:style>
  <w:style w:type="character" w:customStyle="1" w:styleId="ContentChar">
    <w:name w:val="Content Char"/>
    <w:basedOn w:val="Heading1Char"/>
    <w:link w:val="Content"/>
    <w:rsid w:val="00D42E48"/>
    <w:rPr>
      <w:caps/>
      <w:color w:val="FFFFFF" w:themeColor="background1"/>
      <w:spacing w:val="15"/>
      <w:sz w:val="22"/>
      <w:szCs w:val="22"/>
      <w:shd w:val="clear" w:color="auto" w:fill="5B9BD5" w:themeFill="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claybookgame.com/"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9.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shadertoy.com/"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071A76"/>
    <w:rsid w:val="000C7A97"/>
    <w:rsid w:val="000E60BC"/>
    <w:rsid w:val="001126BD"/>
    <w:rsid w:val="001249AB"/>
    <w:rsid w:val="00166B35"/>
    <w:rsid w:val="001E54FB"/>
    <w:rsid w:val="001F6C87"/>
    <w:rsid w:val="00203394"/>
    <w:rsid w:val="00232C4A"/>
    <w:rsid w:val="002851C1"/>
    <w:rsid w:val="00296C66"/>
    <w:rsid w:val="002A140A"/>
    <w:rsid w:val="002A5889"/>
    <w:rsid w:val="002E32D2"/>
    <w:rsid w:val="002F3601"/>
    <w:rsid w:val="00345A51"/>
    <w:rsid w:val="0036237C"/>
    <w:rsid w:val="00386572"/>
    <w:rsid w:val="003F546A"/>
    <w:rsid w:val="004235C8"/>
    <w:rsid w:val="00480E9B"/>
    <w:rsid w:val="00491FB0"/>
    <w:rsid w:val="00510630"/>
    <w:rsid w:val="00572924"/>
    <w:rsid w:val="005C2D9B"/>
    <w:rsid w:val="005D232A"/>
    <w:rsid w:val="005F66C1"/>
    <w:rsid w:val="00626171"/>
    <w:rsid w:val="0064415D"/>
    <w:rsid w:val="00694E3D"/>
    <w:rsid w:val="006E4211"/>
    <w:rsid w:val="007120FF"/>
    <w:rsid w:val="00772A9F"/>
    <w:rsid w:val="007B32E1"/>
    <w:rsid w:val="007C6172"/>
    <w:rsid w:val="008C4323"/>
    <w:rsid w:val="008C5250"/>
    <w:rsid w:val="008D3594"/>
    <w:rsid w:val="00925800"/>
    <w:rsid w:val="00953985"/>
    <w:rsid w:val="009F20F3"/>
    <w:rsid w:val="00A13792"/>
    <w:rsid w:val="00A60732"/>
    <w:rsid w:val="00A646F5"/>
    <w:rsid w:val="00AA77D9"/>
    <w:rsid w:val="00B36F23"/>
    <w:rsid w:val="00B37AB3"/>
    <w:rsid w:val="00BF7836"/>
    <w:rsid w:val="00C2677D"/>
    <w:rsid w:val="00CB2F63"/>
    <w:rsid w:val="00CE1210"/>
    <w:rsid w:val="00DD5890"/>
    <w:rsid w:val="00E13E94"/>
    <w:rsid w:val="00E858CD"/>
    <w:rsid w:val="00E86D88"/>
    <w:rsid w:val="00E978A2"/>
    <w:rsid w:val="00EC2254"/>
    <w:rsid w:val="00EC712D"/>
    <w:rsid w:val="00ED411B"/>
    <w:rsid w:val="00ED425A"/>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944</TotalTime>
  <Pages>25</Pages>
  <Words>7648</Words>
  <Characters>43594</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51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771</cp:revision>
  <dcterms:created xsi:type="dcterms:W3CDTF">2020-12-01T08:13:00Z</dcterms:created>
  <dcterms:modified xsi:type="dcterms:W3CDTF">2025-01-05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tu4oXXx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